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3F56587" w14:textId="560FFCD1" w:rsidR="007D24FD" w:rsidRPr="0047236A" w:rsidRDefault="00B535FC">
      <w:pPr>
        <w:rPr>
          <w:b/>
        </w:rPr>
      </w:pPr>
      <w:r w:rsidRPr="0047236A">
        <w:rPr>
          <w:b/>
        </w:rPr>
        <w:t xml:space="preserve">Supplementary Table </w:t>
      </w:r>
      <w:r w:rsidR="00C20EA8" w:rsidRPr="0047236A">
        <w:rPr>
          <w:b/>
        </w:rPr>
        <w:t>S</w:t>
      </w:r>
      <w:r w:rsidR="00311A6D">
        <w:rPr>
          <w:b/>
        </w:rPr>
        <w:t>7</w:t>
      </w:r>
      <w:bookmarkStart w:id="0" w:name="_GoBack"/>
      <w:bookmarkEnd w:id="0"/>
      <w:r w:rsidRPr="0047236A">
        <w:rPr>
          <w:b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800"/>
        <w:gridCol w:w="1321"/>
        <w:gridCol w:w="1283"/>
        <w:gridCol w:w="932"/>
        <w:gridCol w:w="930"/>
        <w:gridCol w:w="1590"/>
      </w:tblGrid>
      <w:tr w:rsidR="00B535FC" w14:paraId="59E62A7B" w14:textId="77777777" w:rsidTr="00D745AC">
        <w:tc>
          <w:tcPr>
            <w:tcW w:w="2800" w:type="dxa"/>
          </w:tcPr>
          <w:p w14:paraId="0844BDB8" w14:textId="77777777" w:rsidR="00B535FC" w:rsidRDefault="00B535FC" w:rsidP="00D745AC">
            <w:r>
              <w:t>Condition</w:t>
            </w:r>
          </w:p>
        </w:tc>
        <w:tc>
          <w:tcPr>
            <w:tcW w:w="1522" w:type="dxa"/>
          </w:tcPr>
          <w:p w14:paraId="502EEEDF" w14:textId="77777777" w:rsidR="00B535FC" w:rsidRDefault="00B535FC" w:rsidP="00D745AC">
            <w:r>
              <w:t>All duplicates</w:t>
            </w:r>
          </w:p>
        </w:tc>
        <w:tc>
          <w:tcPr>
            <w:tcW w:w="1283" w:type="dxa"/>
          </w:tcPr>
          <w:p w14:paraId="338EAF3D" w14:textId="77777777" w:rsidR="00B535FC" w:rsidRDefault="00B535FC" w:rsidP="00D745AC">
            <w:r>
              <w:t>Singletons</w:t>
            </w:r>
          </w:p>
        </w:tc>
        <w:tc>
          <w:tcPr>
            <w:tcW w:w="940" w:type="dxa"/>
          </w:tcPr>
          <w:p w14:paraId="03E582EB" w14:textId="77777777" w:rsidR="00B535FC" w:rsidRPr="00FB6D47" w:rsidRDefault="00B535FC" w:rsidP="00D745AC">
            <w:pPr>
              <w:rPr>
                <w:vertAlign w:val="superscript"/>
              </w:rPr>
            </w:pPr>
            <w:proofErr w:type="spellStart"/>
            <w:r>
              <w:t>WGDs</w:t>
            </w:r>
            <w:r>
              <w:rPr>
                <w:vertAlign w:val="superscript"/>
              </w:rPr>
              <w:t>a</w:t>
            </w:r>
            <w:proofErr w:type="spellEnd"/>
          </w:p>
        </w:tc>
        <w:tc>
          <w:tcPr>
            <w:tcW w:w="930" w:type="dxa"/>
          </w:tcPr>
          <w:p w14:paraId="16DC16FD" w14:textId="77777777" w:rsidR="00B535FC" w:rsidRPr="00FB6D47" w:rsidRDefault="00B535FC" w:rsidP="00D745AC">
            <w:pPr>
              <w:rPr>
                <w:vertAlign w:val="superscript"/>
              </w:rPr>
            </w:pPr>
            <w:proofErr w:type="spellStart"/>
            <w:r>
              <w:t>SSDs</w:t>
            </w:r>
            <w:r>
              <w:rPr>
                <w:vertAlign w:val="superscript"/>
              </w:rPr>
              <w:t>b</w:t>
            </w:r>
            <w:proofErr w:type="spellEnd"/>
          </w:p>
        </w:tc>
        <w:tc>
          <w:tcPr>
            <w:tcW w:w="1381" w:type="dxa"/>
          </w:tcPr>
          <w:p w14:paraId="146AA26F" w14:textId="77777777" w:rsidR="00B535FC" w:rsidRPr="00FB6D47" w:rsidRDefault="00B535FC" w:rsidP="00D745AC">
            <w:proofErr w:type="spellStart"/>
            <w:r>
              <w:t>Reference</w:t>
            </w:r>
            <w:r>
              <w:rPr>
                <w:vertAlign w:val="superscript"/>
              </w:rPr>
              <w:t>c</w:t>
            </w:r>
            <w:proofErr w:type="spellEnd"/>
          </w:p>
        </w:tc>
      </w:tr>
      <w:tr w:rsidR="00B535FC" w14:paraId="3D4765B3" w14:textId="77777777" w:rsidTr="00D745AC">
        <w:tc>
          <w:tcPr>
            <w:tcW w:w="2800" w:type="dxa"/>
          </w:tcPr>
          <w:p w14:paraId="6DF88653" w14:textId="77777777" w:rsidR="00B535FC" w:rsidRDefault="00B535FC" w:rsidP="00D745AC">
            <w:proofErr w:type="spellStart"/>
            <w:r>
              <w:t>MethylMethanoSulfonate</w:t>
            </w:r>
            <w:proofErr w:type="spellEnd"/>
          </w:p>
        </w:tc>
        <w:tc>
          <w:tcPr>
            <w:tcW w:w="1522" w:type="dxa"/>
          </w:tcPr>
          <w:p w14:paraId="72460F97" w14:textId="77777777" w:rsidR="00B535FC" w:rsidRDefault="00B535FC" w:rsidP="00D745AC">
            <w:r>
              <w:t>0.129</w:t>
            </w:r>
          </w:p>
        </w:tc>
        <w:tc>
          <w:tcPr>
            <w:tcW w:w="1283" w:type="dxa"/>
          </w:tcPr>
          <w:p w14:paraId="04D1145D" w14:textId="77777777" w:rsidR="00B535FC" w:rsidRDefault="00B535FC" w:rsidP="00D745AC">
            <w:r>
              <w:t>0.136</w:t>
            </w:r>
          </w:p>
        </w:tc>
        <w:tc>
          <w:tcPr>
            <w:tcW w:w="940" w:type="dxa"/>
          </w:tcPr>
          <w:p w14:paraId="6406D4AD" w14:textId="77777777" w:rsidR="00B535FC" w:rsidRDefault="00B535FC" w:rsidP="00D745AC">
            <w:r>
              <w:t>0.130</w:t>
            </w:r>
          </w:p>
        </w:tc>
        <w:tc>
          <w:tcPr>
            <w:tcW w:w="930" w:type="dxa"/>
          </w:tcPr>
          <w:p w14:paraId="7519E715" w14:textId="77777777" w:rsidR="00B535FC" w:rsidRDefault="00B535FC" w:rsidP="00D745AC">
            <w:r>
              <w:t>0.129</w:t>
            </w:r>
          </w:p>
        </w:tc>
        <w:tc>
          <w:tcPr>
            <w:tcW w:w="1381" w:type="dxa"/>
          </w:tcPr>
          <w:p w14:paraId="7DC30297" w14:textId="77777777" w:rsidR="00B535FC" w:rsidRDefault="00B535FC" w:rsidP="00D745AC">
            <w:r>
              <w:fldChar w:fldCharType="begin">
                <w:fldData xml:space="preserve">PEVuZE5vdGU+PENpdGU+PEF1dGhvcj5CZW50b248L0F1dGhvcj48WWVhcj4yMDA2PC9ZZWFyPjxS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ZW50b248L0F1dGhvcj48WWVhcj4yMDA2PC9ZZWFyPjxS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7" w:tooltip="Benton, 2006 #64" w:history="1">
              <w:r>
                <w:rPr>
                  <w:noProof/>
                </w:rPr>
                <w:t>Benton et al. 2006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B535FC" w14:paraId="722AF1DE" w14:textId="77777777" w:rsidTr="00D745AC">
        <w:tc>
          <w:tcPr>
            <w:tcW w:w="2800" w:type="dxa"/>
          </w:tcPr>
          <w:p w14:paraId="77154DD4" w14:textId="77777777" w:rsidR="00B535FC" w:rsidRDefault="00B535FC" w:rsidP="00D745AC">
            <w:r>
              <w:t>Gamma Radiation</w:t>
            </w:r>
          </w:p>
        </w:tc>
        <w:tc>
          <w:tcPr>
            <w:tcW w:w="1522" w:type="dxa"/>
          </w:tcPr>
          <w:p w14:paraId="0757BB00" w14:textId="77777777" w:rsidR="00B535FC" w:rsidRDefault="00B535FC" w:rsidP="00D745AC">
            <w:r>
              <w:t>0.154</w:t>
            </w:r>
          </w:p>
        </w:tc>
        <w:tc>
          <w:tcPr>
            <w:tcW w:w="1283" w:type="dxa"/>
          </w:tcPr>
          <w:p w14:paraId="4BADA194" w14:textId="77777777" w:rsidR="00B535FC" w:rsidRDefault="00B535FC" w:rsidP="00D745AC">
            <w:r>
              <w:t>0.165</w:t>
            </w:r>
          </w:p>
        </w:tc>
        <w:tc>
          <w:tcPr>
            <w:tcW w:w="940" w:type="dxa"/>
          </w:tcPr>
          <w:p w14:paraId="5F1C758B" w14:textId="77777777" w:rsidR="00B535FC" w:rsidRDefault="00B535FC" w:rsidP="00D745AC">
            <w:r>
              <w:t>0.147</w:t>
            </w:r>
          </w:p>
        </w:tc>
        <w:tc>
          <w:tcPr>
            <w:tcW w:w="930" w:type="dxa"/>
          </w:tcPr>
          <w:p w14:paraId="61D639F9" w14:textId="77777777" w:rsidR="00B535FC" w:rsidRDefault="00B535FC" w:rsidP="00D745AC">
            <w:r>
              <w:t>0.161</w:t>
            </w:r>
          </w:p>
        </w:tc>
        <w:tc>
          <w:tcPr>
            <w:tcW w:w="1381" w:type="dxa"/>
          </w:tcPr>
          <w:p w14:paraId="727AF58C" w14:textId="77777777" w:rsidR="00B535FC" w:rsidRDefault="00B535FC" w:rsidP="00D745AC">
            <w:r>
              <w:fldChar w:fldCharType="begin">
                <w:fldData xml:space="preserve">PEVuZE5vdGU+PENpdGU+PEF1dGhvcj5CZW50b248L0F1dGhvcj48WWVhcj4yMDA2PC9ZZWFyPjxS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ZW50b248L0F1dGhvcj48WWVhcj4yMDA2PC9ZZWFyPjxS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7" w:tooltip="Benton, 2006 #64" w:history="1">
              <w:r>
                <w:rPr>
                  <w:noProof/>
                </w:rPr>
                <w:t>Benton et al. 2006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B535FC" w14:paraId="31D7329D" w14:textId="77777777" w:rsidTr="00D745AC">
        <w:tc>
          <w:tcPr>
            <w:tcW w:w="2800" w:type="dxa"/>
          </w:tcPr>
          <w:p w14:paraId="748DD525" w14:textId="77777777" w:rsidR="00B535FC" w:rsidRPr="00B06ADF" w:rsidRDefault="00B535FC" w:rsidP="00D745AC">
            <w:r>
              <w:t>H</w:t>
            </w:r>
            <w:r>
              <w:rPr>
                <w:vertAlign w:val="subscript"/>
              </w:rPr>
              <w:t>2</w:t>
            </w:r>
            <w:r>
              <w:t>O</w:t>
            </w:r>
            <w:r>
              <w:rPr>
                <w:vertAlign w:val="subscript"/>
              </w:rPr>
              <w:t>2</w:t>
            </w:r>
            <w:r>
              <w:t xml:space="preserve"> Stress</w:t>
            </w:r>
          </w:p>
        </w:tc>
        <w:tc>
          <w:tcPr>
            <w:tcW w:w="1522" w:type="dxa"/>
          </w:tcPr>
          <w:p w14:paraId="0036E442" w14:textId="77777777" w:rsidR="00B535FC" w:rsidRDefault="00B535FC" w:rsidP="00D745AC">
            <w:r>
              <w:t>3.512</w:t>
            </w:r>
          </w:p>
        </w:tc>
        <w:tc>
          <w:tcPr>
            <w:tcW w:w="1283" w:type="dxa"/>
          </w:tcPr>
          <w:p w14:paraId="54DF562C" w14:textId="77777777" w:rsidR="00B535FC" w:rsidRDefault="00B535FC" w:rsidP="00D745AC">
            <w:r>
              <w:t>3.375</w:t>
            </w:r>
          </w:p>
        </w:tc>
        <w:tc>
          <w:tcPr>
            <w:tcW w:w="940" w:type="dxa"/>
          </w:tcPr>
          <w:p w14:paraId="16F9B78C" w14:textId="77777777" w:rsidR="00B535FC" w:rsidRDefault="00B535FC" w:rsidP="00D745AC">
            <w:r>
              <w:t>4.190</w:t>
            </w:r>
          </w:p>
        </w:tc>
        <w:tc>
          <w:tcPr>
            <w:tcW w:w="930" w:type="dxa"/>
          </w:tcPr>
          <w:p w14:paraId="05032465" w14:textId="77777777" w:rsidR="00B535FC" w:rsidRDefault="00B535FC" w:rsidP="00D745AC">
            <w:r>
              <w:t>2.321</w:t>
            </w:r>
          </w:p>
        </w:tc>
        <w:tc>
          <w:tcPr>
            <w:tcW w:w="1381" w:type="dxa"/>
          </w:tcPr>
          <w:p w14:paraId="6497E273" w14:textId="77777777" w:rsidR="00B535FC" w:rsidRDefault="00B535FC" w:rsidP="00D745AC">
            <w:r>
              <w:fldChar w:fldCharType="begin">
                <w:fldData xml:space="preserve">PEVuZE5vdGU+PENpdGU+PEF1dGhvcj5CZXJyeTwvQXV0aG9yPjxZZWFyPjIwMDg8L1llYXI+PFJl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ZXJyeTwvQXV0aG9yPjxZZWFyPjIwMDg8L1llYXI+PFJl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8" w:tooltip="Berry, 2008 #65" w:history="1">
              <w:r>
                <w:rPr>
                  <w:noProof/>
                </w:rPr>
                <w:t>Berry and Gasch 2008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B535FC" w14:paraId="2FBBE7C2" w14:textId="77777777" w:rsidTr="00D745AC">
        <w:tc>
          <w:tcPr>
            <w:tcW w:w="2800" w:type="dxa"/>
          </w:tcPr>
          <w:p w14:paraId="27BD8CE6" w14:textId="77777777" w:rsidR="00B535FC" w:rsidRDefault="00B535FC" w:rsidP="00D745AC">
            <w:r>
              <w:t>Nitrogen Source (L)</w:t>
            </w:r>
          </w:p>
        </w:tc>
        <w:tc>
          <w:tcPr>
            <w:tcW w:w="1522" w:type="dxa"/>
          </w:tcPr>
          <w:p w14:paraId="2DD3218E" w14:textId="77777777" w:rsidR="00B535FC" w:rsidRDefault="00B535FC" w:rsidP="00D745AC">
            <w:r>
              <w:t>0.085</w:t>
            </w:r>
          </w:p>
        </w:tc>
        <w:tc>
          <w:tcPr>
            <w:tcW w:w="1283" w:type="dxa"/>
          </w:tcPr>
          <w:p w14:paraId="17BB21CD" w14:textId="77777777" w:rsidR="00B535FC" w:rsidRDefault="00B535FC" w:rsidP="00D745AC">
            <w:r>
              <w:t>0.075</w:t>
            </w:r>
          </w:p>
        </w:tc>
        <w:tc>
          <w:tcPr>
            <w:tcW w:w="940" w:type="dxa"/>
          </w:tcPr>
          <w:p w14:paraId="010C6774" w14:textId="77777777" w:rsidR="00B535FC" w:rsidRDefault="00B535FC" w:rsidP="00D745AC">
            <w:r>
              <w:t>0.0863</w:t>
            </w:r>
          </w:p>
        </w:tc>
        <w:tc>
          <w:tcPr>
            <w:tcW w:w="930" w:type="dxa"/>
          </w:tcPr>
          <w:p w14:paraId="53E98689" w14:textId="77777777" w:rsidR="00B535FC" w:rsidRDefault="00B535FC" w:rsidP="00D745AC">
            <w:r>
              <w:t>0.082</w:t>
            </w:r>
          </w:p>
        </w:tc>
        <w:tc>
          <w:tcPr>
            <w:tcW w:w="1381" w:type="dxa"/>
          </w:tcPr>
          <w:p w14:paraId="40DB14DB" w14:textId="77777777" w:rsidR="00B535FC" w:rsidRDefault="00B535FC" w:rsidP="00D745AC">
            <w:r>
              <w:fldChar w:fldCharType="begin">
                <w:fldData xml:space="preserve">PEVuZE5vdGU+PENpdGU+PEF1dGhvcj5Cb2VyPC9BdXRob3I+PFllYXI+MjAwNzwvWWVhcj48UmVj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b2VyPC9BdXRob3I+PFllYXI+MjAwNzwvWWVhcj48UmVj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2" w:tooltip="Boer, 2007 #66" w:history="1">
              <w:r>
                <w:rPr>
                  <w:noProof/>
                </w:rPr>
                <w:t>Boer et al. 2007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B535FC" w14:paraId="63FC649D" w14:textId="77777777" w:rsidTr="00D745AC">
        <w:tc>
          <w:tcPr>
            <w:tcW w:w="2800" w:type="dxa"/>
          </w:tcPr>
          <w:p w14:paraId="56B6BAEB" w14:textId="77777777" w:rsidR="00B535FC" w:rsidRDefault="00B535FC" w:rsidP="00D745AC">
            <w:r>
              <w:t>Nitrogen Source (F)</w:t>
            </w:r>
          </w:p>
        </w:tc>
        <w:tc>
          <w:tcPr>
            <w:tcW w:w="1522" w:type="dxa"/>
          </w:tcPr>
          <w:p w14:paraId="3B2DA11D" w14:textId="77777777" w:rsidR="00B535FC" w:rsidRDefault="00B535FC" w:rsidP="00D745AC">
            <w:r>
              <w:t>0.086</w:t>
            </w:r>
          </w:p>
        </w:tc>
        <w:tc>
          <w:tcPr>
            <w:tcW w:w="1283" w:type="dxa"/>
          </w:tcPr>
          <w:p w14:paraId="608AA3E9" w14:textId="77777777" w:rsidR="00B535FC" w:rsidRDefault="00B535FC" w:rsidP="00D745AC">
            <w:r>
              <w:t>0.083</w:t>
            </w:r>
          </w:p>
        </w:tc>
        <w:tc>
          <w:tcPr>
            <w:tcW w:w="940" w:type="dxa"/>
          </w:tcPr>
          <w:p w14:paraId="41BEFB55" w14:textId="77777777" w:rsidR="00B535FC" w:rsidRDefault="00B535FC" w:rsidP="00D745AC">
            <w:r>
              <w:t>0.087</w:t>
            </w:r>
          </w:p>
        </w:tc>
        <w:tc>
          <w:tcPr>
            <w:tcW w:w="930" w:type="dxa"/>
          </w:tcPr>
          <w:p w14:paraId="56BCD5FA" w14:textId="77777777" w:rsidR="00B535FC" w:rsidRDefault="00B535FC" w:rsidP="00D745AC">
            <w:r>
              <w:t>0.085</w:t>
            </w:r>
          </w:p>
        </w:tc>
        <w:tc>
          <w:tcPr>
            <w:tcW w:w="1381" w:type="dxa"/>
          </w:tcPr>
          <w:p w14:paraId="2569B974" w14:textId="77777777" w:rsidR="00B535FC" w:rsidRDefault="00B535FC" w:rsidP="00D745AC">
            <w:r>
              <w:fldChar w:fldCharType="begin">
                <w:fldData xml:space="preserve">PEVuZE5vdGU+PENpdGU+PEF1dGhvcj5Cb2VyPC9BdXRob3I+PFllYXI+MjAwNzwvWWVhcj48UmVj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b2VyPC9BdXRob3I+PFllYXI+MjAwNzwvWWVhcj48UmVj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2" w:tooltip="Boer, 2007 #66" w:history="1">
              <w:r>
                <w:rPr>
                  <w:noProof/>
                </w:rPr>
                <w:t>Boer et al. 2007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B535FC" w14:paraId="43E872AF" w14:textId="77777777" w:rsidTr="00D745AC">
        <w:tc>
          <w:tcPr>
            <w:tcW w:w="2800" w:type="dxa"/>
          </w:tcPr>
          <w:p w14:paraId="64ACD431" w14:textId="77777777" w:rsidR="00B535FC" w:rsidRDefault="00B535FC" w:rsidP="00D745AC">
            <w:r>
              <w:t>Nitrogen Source (M)</w:t>
            </w:r>
          </w:p>
        </w:tc>
        <w:tc>
          <w:tcPr>
            <w:tcW w:w="1522" w:type="dxa"/>
          </w:tcPr>
          <w:p w14:paraId="555550FD" w14:textId="77777777" w:rsidR="00B535FC" w:rsidRDefault="00B535FC" w:rsidP="00D745AC">
            <w:r>
              <w:t>0.092</w:t>
            </w:r>
          </w:p>
        </w:tc>
        <w:tc>
          <w:tcPr>
            <w:tcW w:w="1283" w:type="dxa"/>
          </w:tcPr>
          <w:p w14:paraId="4510D70C" w14:textId="77777777" w:rsidR="00B535FC" w:rsidRDefault="00B535FC" w:rsidP="00D745AC">
            <w:r>
              <w:t>0.087</w:t>
            </w:r>
          </w:p>
        </w:tc>
        <w:tc>
          <w:tcPr>
            <w:tcW w:w="940" w:type="dxa"/>
          </w:tcPr>
          <w:p w14:paraId="3216B8BC" w14:textId="77777777" w:rsidR="00B535FC" w:rsidRDefault="00B535FC" w:rsidP="00D745AC">
            <w:r>
              <w:t>0.092</w:t>
            </w:r>
          </w:p>
        </w:tc>
        <w:tc>
          <w:tcPr>
            <w:tcW w:w="930" w:type="dxa"/>
          </w:tcPr>
          <w:p w14:paraId="2CB9C1D1" w14:textId="77777777" w:rsidR="00B535FC" w:rsidRDefault="00B535FC" w:rsidP="00D745AC">
            <w:r>
              <w:t>0.094</w:t>
            </w:r>
          </w:p>
        </w:tc>
        <w:tc>
          <w:tcPr>
            <w:tcW w:w="1381" w:type="dxa"/>
          </w:tcPr>
          <w:p w14:paraId="6D4D2745" w14:textId="77777777" w:rsidR="00B535FC" w:rsidRDefault="00B535FC" w:rsidP="00D745AC">
            <w:r>
              <w:fldChar w:fldCharType="begin">
                <w:fldData xml:space="preserve">PEVuZE5vdGU+PENpdGU+PEF1dGhvcj5Cb2VyPC9BdXRob3I+PFllYXI+MjAwNzwvWWVhcj48UmVj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b2VyPC9BdXRob3I+PFllYXI+MjAwNzwvWWVhcj48UmVj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2" w:tooltip="Boer, 2007 #66" w:history="1">
              <w:r>
                <w:rPr>
                  <w:noProof/>
                </w:rPr>
                <w:t>Boer et al. 2007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B535FC" w14:paraId="5A0E6837" w14:textId="77777777" w:rsidTr="00D745AC">
        <w:tc>
          <w:tcPr>
            <w:tcW w:w="2800" w:type="dxa"/>
          </w:tcPr>
          <w:p w14:paraId="47847DB6" w14:textId="77777777" w:rsidR="00B535FC" w:rsidRDefault="00B535FC" w:rsidP="00D745AC">
            <w:r>
              <w:t>Lithium</w:t>
            </w:r>
          </w:p>
        </w:tc>
        <w:tc>
          <w:tcPr>
            <w:tcW w:w="1522" w:type="dxa"/>
          </w:tcPr>
          <w:p w14:paraId="40D79CAA" w14:textId="77777777" w:rsidR="00B535FC" w:rsidRDefault="00B535FC" w:rsidP="00D745AC">
            <w:r>
              <w:t>1.105</w:t>
            </w:r>
          </w:p>
        </w:tc>
        <w:tc>
          <w:tcPr>
            <w:tcW w:w="1283" w:type="dxa"/>
          </w:tcPr>
          <w:p w14:paraId="2AA1EEAA" w14:textId="77777777" w:rsidR="00B535FC" w:rsidRDefault="00B535FC" w:rsidP="00D745AC">
            <w:r>
              <w:t>0.717</w:t>
            </w:r>
          </w:p>
        </w:tc>
        <w:tc>
          <w:tcPr>
            <w:tcW w:w="940" w:type="dxa"/>
          </w:tcPr>
          <w:p w14:paraId="214DBF7C" w14:textId="77777777" w:rsidR="00B535FC" w:rsidRDefault="00B535FC" w:rsidP="00D745AC">
            <w:r>
              <w:t>1.650</w:t>
            </w:r>
          </w:p>
        </w:tc>
        <w:tc>
          <w:tcPr>
            <w:tcW w:w="930" w:type="dxa"/>
          </w:tcPr>
          <w:p w14:paraId="3EB7B5B7" w14:textId="77777777" w:rsidR="00B535FC" w:rsidRDefault="00B535FC" w:rsidP="00D745AC">
            <w:r>
              <w:t>0.625</w:t>
            </w:r>
          </w:p>
        </w:tc>
        <w:tc>
          <w:tcPr>
            <w:tcW w:w="1381" w:type="dxa"/>
          </w:tcPr>
          <w:p w14:paraId="28C2F3C4" w14:textId="77777777" w:rsidR="00B535FC" w:rsidRDefault="00B535FC" w:rsidP="00D745AC">
            <w:r>
              <w:fldChar w:fldCharType="begin"/>
            </w:r>
            <w:r>
              <w:instrText xml:space="preserve"> ADDIN EN.CITE &lt;EndNote&gt;&lt;Cite&gt;&lt;Author&gt;Bro&lt;/Author&gt;&lt;Year&gt;2003&lt;/Year&gt;&lt;RecNum&gt;67&lt;/RecNum&gt;&lt;DisplayText&gt;(Bro et al. 2003)&lt;/DisplayText&gt;&lt;record&gt;&lt;rec-number&gt;67&lt;/rec-number&gt;&lt;foreign-keys&gt;&lt;key app="EN" db-id="vveder9zn5aszgeadtqva05urassrxs9xv9f" timestamp="1407416153"&gt;67&lt;/key&gt;&lt;/foreign-keys&gt;&lt;ref-type name="Journal Article"&gt;17&lt;/ref-type&gt;&lt;contributors&gt;&lt;authors&gt;&lt;author&gt;Bro, C.&lt;/author&gt;&lt;author&gt;Regenberg, B.&lt;/author&gt;&lt;author&gt;Lagniel, G.&lt;/author&gt;&lt;author&gt;Labarre, J.&lt;/author&gt;&lt;author&gt;Montero-Lomeli, M.&lt;/author&gt;&lt;author&gt;Nielsen, J.&lt;/author&gt;&lt;/authors&gt;&lt;/contributors&gt;&lt;auth-address&gt;Center for Process Biotechnology, BioCentrum-DTU, Building 223, Technical University of Denmark, DK-2800 Kgs Lyngby, Denmark.&lt;/auth-address&gt;&lt;titles&gt;&lt;title&gt;Transcriptional, proteomic, and metabolic responses to lithium in galactose-grown yeast cells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32141-9&lt;/pages&gt;&lt;volume&gt;278&lt;/volume&gt;&lt;number&gt;34&lt;/number&gt;&lt;edition&gt;2003/06/07&lt;/edition&gt;&lt;keywords&gt;&lt;keyword&gt;Galactose/*administration &amp;amp; dosage&lt;/keyword&gt;&lt;keyword&gt;Genes, Fungal&lt;/keyword&gt;&lt;keyword&gt;Lithium/metabolism/*pharmacology&lt;/keyword&gt;&lt;keyword&gt;*Proteomics&lt;/keyword&gt;&lt;keyword&gt;Saccharomyces cerevisiae/cytology/genetics/*metabolism&lt;/keyword&gt;&lt;keyword&gt;*Transcription, Genetic&lt;/keyword&gt;&lt;keyword&gt;Up-Regulation&lt;/keyword&gt;&lt;/keywords&gt;&lt;dates&gt;&lt;year&gt;2003&lt;/year&gt;&lt;pub-dates&gt;&lt;date&gt;Aug 22&lt;/date&gt;&lt;/pub-dates&gt;&lt;/dates&gt;&lt;isbn&gt;0021-9258 (Print)&amp;#xD;0021-9258 (Linking)&lt;/isbn&gt;&lt;accession-num&gt;12791685&lt;/accession-num&gt;&lt;work-type&gt;Research Support, Non-U.S. Gov&amp;apos;t&lt;/work-type&gt;&lt;urls&gt;&lt;related-urls&gt;&lt;url&gt;http://www.ncbi.nlm.nih.gov/pubmed/12791685&lt;/url&gt;&lt;/related-urls&gt;&lt;/urls&gt;&lt;electronic-resource-num&gt;10.1074/jbc.M304478200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3" w:tooltip="Bro, 2003 #67" w:history="1">
              <w:r>
                <w:rPr>
                  <w:noProof/>
                </w:rPr>
                <w:t>Bro et al. 200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B535FC" w14:paraId="484C1D21" w14:textId="77777777" w:rsidTr="00D745AC">
        <w:tc>
          <w:tcPr>
            <w:tcW w:w="2800" w:type="dxa"/>
          </w:tcPr>
          <w:p w14:paraId="75C0E0CA" w14:textId="77777777" w:rsidR="00B535FC" w:rsidRDefault="00B535FC" w:rsidP="00D745AC">
            <w:r>
              <w:t>Cell wall stress</w:t>
            </w:r>
          </w:p>
        </w:tc>
        <w:tc>
          <w:tcPr>
            <w:tcW w:w="1522" w:type="dxa"/>
          </w:tcPr>
          <w:p w14:paraId="037CAB49" w14:textId="77777777" w:rsidR="00B535FC" w:rsidRDefault="00B535FC" w:rsidP="00D745AC">
            <w:r>
              <w:t>0.507</w:t>
            </w:r>
          </w:p>
        </w:tc>
        <w:tc>
          <w:tcPr>
            <w:tcW w:w="1283" w:type="dxa"/>
          </w:tcPr>
          <w:p w14:paraId="60C3B369" w14:textId="77777777" w:rsidR="00B535FC" w:rsidRDefault="00B535FC" w:rsidP="00D745AC">
            <w:r>
              <w:t>0.418</w:t>
            </w:r>
          </w:p>
        </w:tc>
        <w:tc>
          <w:tcPr>
            <w:tcW w:w="940" w:type="dxa"/>
          </w:tcPr>
          <w:p w14:paraId="4EC69D35" w14:textId="77777777" w:rsidR="00B535FC" w:rsidRDefault="00B535FC" w:rsidP="00D745AC">
            <w:r>
              <w:t>0.454</w:t>
            </w:r>
          </w:p>
        </w:tc>
        <w:tc>
          <w:tcPr>
            <w:tcW w:w="930" w:type="dxa"/>
          </w:tcPr>
          <w:p w14:paraId="3489E0D5" w14:textId="77777777" w:rsidR="00B535FC" w:rsidRDefault="00B535FC" w:rsidP="00D745AC">
            <w:r>
              <w:t>0.554</w:t>
            </w:r>
          </w:p>
        </w:tc>
        <w:tc>
          <w:tcPr>
            <w:tcW w:w="1381" w:type="dxa"/>
          </w:tcPr>
          <w:p w14:paraId="28831868" w14:textId="77777777" w:rsidR="00B535FC" w:rsidRDefault="00B535FC" w:rsidP="00D745AC">
            <w:r>
              <w:fldChar w:fldCharType="begin">
                <w:fldData xml:space="preserve">PEVuZE5vdGU+PENpdGU+PEF1dGhvcj5CdWxpazwvQXV0aG9yPjxZZWFyPjIwMDM8L1llYXI+PFJl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dWxpazwvQXV0aG9yPjxZZWFyPjIwMDM8L1llYXI+PFJl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4" w:tooltip="Bulik, 2003 #68" w:history="1">
              <w:r>
                <w:rPr>
                  <w:noProof/>
                </w:rPr>
                <w:t>Bulik et al. 200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B535FC" w14:paraId="0256ED4B" w14:textId="77777777" w:rsidTr="00D745AC">
        <w:tc>
          <w:tcPr>
            <w:tcW w:w="2800" w:type="dxa"/>
          </w:tcPr>
          <w:p w14:paraId="2B06628A" w14:textId="77777777" w:rsidR="00B535FC" w:rsidRDefault="00B535FC" w:rsidP="00D745AC">
            <w:r>
              <w:t>Osmotic stress</w:t>
            </w:r>
          </w:p>
        </w:tc>
        <w:tc>
          <w:tcPr>
            <w:tcW w:w="1522" w:type="dxa"/>
          </w:tcPr>
          <w:p w14:paraId="2EFF2306" w14:textId="77777777" w:rsidR="00B535FC" w:rsidRDefault="00B535FC" w:rsidP="00D745AC">
            <w:r>
              <w:t>1.511</w:t>
            </w:r>
          </w:p>
        </w:tc>
        <w:tc>
          <w:tcPr>
            <w:tcW w:w="1283" w:type="dxa"/>
          </w:tcPr>
          <w:p w14:paraId="0CEF5D52" w14:textId="77777777" w:rsidR="00B535FC" w:rsidRDefault="00B535FC" w:rsidP="00D745AC">
            <w:r>
              <w:t>1.752</w:t>
            </w:r>
          </w:p>
        </w:tc>
        <w:tc>
          <w:tcPr>
            <w:tcW w:w="940" w:type="dxa"/>
          </w:tcPr>
          <w:p w14:paraId="55DBD8D9" w14:textId="77777777" w:rsidR="00B535FC" w:rsidRDefault="00B535FC" w:rsidP="00D745AC">
            <w:r>
              <w:t>-</w:t>
            </w:r>
          </w:p>
        </w:tc>
        <w:tc>
          <w:tcPr>
            <w:tcW w:w="930" w:type="dxa"/>
          </w:tcPr>
          <w:p w14:paraId="6E1AD04D" w14:textId="77777777" w:rsidR="00B535FC" w:rsidRDefault="00B535FC" w:rsidP="00D745AC">
            <w:r>
              <w:t>-</w:t>
            </w:r>
          </w:p>
        </w:tc>
        <w:tc>
          <w:tcPr>
            <w:tcW w:w="1381" w:type="dxa"/>
          </w:tcPr>
          <w:p w14:paraId="15B60127" w14:textId="77777777" w:rsidR="00B535FC" w:rsidRDefault="00B535FC" w:rsidP="00D745AC">
            <w:r>
              <w:fldChar w:fldCharType="begin">
                <w:fldData xml:space="preserve">PEVuZE5vdGU+PENpdGU+PEF1dGhvcj5HYXJjaWE8L0F1dGhvcj48WWVhcj4yMDA5PC9ZZWFyPjxS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YXJjaWE8L0F1dGhvcj48WWVhcj4yMDA5PC9ZZWFyPjxS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6" w:tooltip="Garcia, 2009 #69" w:history="1">
              <w:r>
                <w:rPr>
                  <w:noProof/>
                </w:rPr>
                <w:t>Garcia et al. 2009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B535FC" w14:paraId="3D0D3554" w14:textId="77777777" w:rsidTr="00D745AC">
        <w:tc>
          <w:tcPr>
            <w:tcW w:w="2800" w:type="dxa"/>
          </w:tcPr>
          <w:p w14:paraId="5BDA0B98" w14:textId="77777777" w:rsidR="00B535FC" w:rsidRDefault="00B535FC" w:rsidP="00D745AC">
            <w:r>
              <w:t>Peroxide stress</w:t>
            </w:r>
          </w:p>
        </w:tc>
        <w:tc>
          <w:tcPr>
            <w:tcW w:w="1522" w:type="dxa"/>
          </w:tcPr>
          <w:p w14:paraId="56FBACA6" w14:textId="77777777" w:rsidR="00B535FC" w:rsidRDefault="00B535FC" w:rsidP="00D745AC">
            <w:r>
              <w:t>0.972</w:t>
            </w:r>
          </w:p>
        </w:tc>
        <w:tc>
          <w:tcPr>
            <w:tcW w:w="1283" w:type="dxa"/>
          </w:tcPr>
          <w:p w14:paraId="101B3267" w14:textId="77777777" w:rsidR="00B535FC" w:rsidRDefault="00B535FC" w:rsidP="00D745AC">
            <w:r>
              <w:t>0.583</w:t>
            </w:r>
          </w:p>
        </w:tc>
        <w:tc>
          <w:tcPr>
            <w:tcW w:w="940" w:type="dxa"/>
          </w:tcPr>
          <w:p w14:paraId="7E694193" w14:textId="77777777" w:rsidR="00B535FC" w:rsidRDefault="00B535FC" w:rsidP="00D745AC">
            <w:r>
              <w:t>0.934</w:t>
            </w:r>
          </w:p>
        </w:tc>
        <w:tc>
          <w:tcPr>
            <w:tcW w:w="930" w:type="dxa"/>
          </w:tcPr>
          <w:p w14:paraId="2705B265" w14:textId="77777777" w:rsidR="00B535FC" w:rsidRDefault="00B535FC" w:rsidP="00D745AC">
            <w:r>
              <w:t>1.173</w:t>
            </w:r>
          </w:p>
        </w:tc>
        <w:tc>
          <w:tcPr>
            <w:tcW w:w="1381" w:type="dxa"/>
          </w:tcPr>
          <w:p w14:paraId="20998843" w14:textId="77777777" w:rsidR="00B535FC" w:rsidRDefault="00B535FC" w:rsidP="00D745AC">
            <w:r>
              <w:fldChar w:fldCharType="begin">
                <w:fldData xml:space="preserve">PEVuZE5vdGU+PENpdGU+PEF1dGhvcj5DYXVzdG9uPC9BdXRob3I+PFllYXI+MjAwMTwvWWVhcj48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XVzdG9uPC9BdXRob3I+PFllYXI+MjAwMTwvWWVhcj48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8" w:tooltip="Causton, 2001 #70" w:history="1">
              <w:r>
                <w:rPr>
                  <w:noProof/>
                </w:rPr>
                <w:t>Causton et al. 2001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B535FC" w14:paraId="6F6F53B9" w14:textId="77777777" w:rsidTr="00D745AC">
        <w:tc>
          <w:tcPr>
            <w:tcW w:w="2800" w:type="dxa"/>
          </w:tcPr>
          <w:p w14:paraId="3EC399D4" w14:textId="77777777" w:rsidR="00B535FC" w:rsidRDefault="00B535FC" w:rsidP="00D745AC">
            <w:r>
              <w:t>Acid Stress</w:t>
            </w:r>
          </w:p>
        </w:tc>
        <w:tc>
          <w:tcPr>
            <w:tcW w:w="1522" w:type="dxa"/>
          </w:tcPr>
          <w:p w14:paraId="70F12A56" w14:textId="77777777" w:rsidR="00B535FC" w:rsidRDefault="00B535FC" w:rsidP="00D745AC">
            <w:r>
              <w:t>0.725</w:t>
            </w:r>
          </w:p>
        </w:tc>
        <w:tc>
          <w:tcPr>
            <w:tcW w:w="1283" w:type="dxa"/>
          </w:tcPr>
          <w:p w14:paraId="6EF21AA7" w14:textId="77777777" w:rsidR="00B535FC" w:rsidRDefault="00B535FC" w:rsidP="00D745AC">
            <w:r>
              <w:t>0.272</w:t>
            </w:r>
          </w:p>
        </w:tc>
        <w:tc>
          <w:tcPr>
            <w:tcW w:w="940" w:type="dxa"/>
          </w:tcPr>
          <w:p w14:paraId="58F56AC8" w14:textId="77777777" w:rsidR="00B535FC" w:rsidRDefault="00B535FC" w:rsidP="00D745AC">
            <w:r>
              <w:t>1.115</w:t>
            </w:r>
          </w:p>
        </w:tc>
        <w:tc>
          <w:tcPr>
            <w:tcW w:w="930" w:type="dxa"/>
          </w:tcPr>
          <w:p w14:paraId="5A0E6D12" w14:textId="77777777" w:rsidR="00B535FC" w:rsidRDefault="00B535FC" w:rsidP="00D745AC">
            <w:r>
              <w:t>0.314</w:t>
            </w:r>
          </w:p>
        </w:tc>
        <w:tc>
          <w:tcPr>
            <w:tcW w:w="1381" w:type="dxa"/>
          </w:tcPr>
          <w:p w14:paraId="767B3363" w14:textId="77777777" w:rsidR="00B535FC" w:rsidRDefault="00B535FC" w:rsidP="00D745AC">
            <w:r>
              <w:fldChar w:fldCharType="begin">
                <w:fldData xml:space="preserve">PEVuZE5vdGU+PENpdGU+PEF1dGhvcj5DYXNhbWF5b3I8L0F1dGhvcj48WWVhcj4yMDEyPC9ZZWFy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XNhbWF5b3I8L0F1dGhvcj48WWVhcj4yMDEyPC9ZZWFy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7" w:tooltip="Casamayor, 2012 #71" w:history="1">
              <w:r>
                <w:rPr>
                  <w:noProof/>
                </w:rPr>
                <w:t>Casamayor et al. 201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B535FC" w14:paraId="2616FDC3" w14:textId="77777777" w:rsidTr="00D745AC">
        <w:tc>
          <w:tcPr>
            <w:tcW w:w="2800" w:type="dxa"/>
          </w:tcPr>
          <w:p w14:paraId="1CEBDCAA" w14:textId="77777777" w:rsidR="00B535FC" w:rsidRDefault="00B535FC" w:rsidP="00D745AC">
            <w:r>
              <w:t>Alkaline stress</w:t>
            </w:r>
          </w:p>
        </w:tc>
        <w:tc>
          <w:tcPr>
            <w:tcW w:w="1522" w:type="dxa"/>
          </w:tcPr>
          <w:p w14:paraId="1F7D345C" w14:textId="77777777" w:rsidR="00B535FC" w:rsidRDefault="00B535FC" w:rsidP="00D745AC">
            <w:r>
              <w:t>7.191</w:t>
            </w:r>
          </w:p>
        </w:tc>
        <w:tc>
          <w:tcPr>
            <w:tcW w:w="1283" w:type="dxa"/>
          </w:tcPr>
          <w:p w14:paraId="214E75A8" w14:textId="77777777" w:rsidR="00B535FC" w:rsidRDefault="00B535FC" w:rsidP="00D745AC">
            <w:r>
              <w:t>2.684</w:t>
            </w:r>
          </w:p>
        </w:tc>
        <w:tc>
          <w:tcPr>
            <w:tcW w:w="940" w:type="dxa"/>
          </w:tcPr>
          <w:p w14:paraId="5A046567" w14:textId="77777777" w:rsidR="00B535FC" w:rsidRDefault="00B535FC" w:rsidP="00D745AC">
            <w:r>
              <w:t>2.383</w:t>
            </w:r>
          </w:p>
        </w:tc>
        <w:tc>
          <w:tcPr>
            <w:tcW w:w="930" w:type="dxa"/>
          </w:tcPr>
          <w:p w14:paraId="75B3032C" w14:textId="77777777" w:rsidR="00B535FC" w:rsidRDefault="00B535FC" w:rsidP="00D745AC">
            <w:r>
              <w:t>12.193</w:t>
            </w:r>
          </w:p>
        </w:tc>
        <w:tc>
          <w:tcPr>
            <w:tcW w:w="1381" w:type="dxa"/>
          </w:tcPr>
          <w:p w14:paraId="6F8D9842" w14:textId="77777777" w:rsidR="00B535FC" w:rsidRDefault="00B535FC" w:rsidP="00D745AC">
            <w:r>
              <w:fldChar w:fldCharType="begin">
                <w:fldData xml:space="preserve">PEVuZE5vdGU+PENpdGU+PEF1dGhvcj5DYXNhbWF5b3I8L0F1dGhvcj48WWVhcj4yMDEyPC9ZZWFy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XNhbWF5b3I8L0F1dGhvcj48WWVhcj4yMDEyPC9ZZWFy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7" w:tooltip="Casamayor, 2012 #71" w:history="1">
              <w:r>
                <w:rPr>
                  <w:noProof/>
                </w:rPr>
                <w:t>Casamayor et al. 201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B535FC" w14:paraId="00C3106E" w14:textId="77777777" w:rsidTr="00D745AC">
        <w:tc>
          <w:tcPr>
            <w:tcW w:w="2800" w:type="dxa"/>
          </w:tcPr>
          <w:p w14:paraId="5B11D6F6" w14:textId="77777777" w:rsidR="00B535FC" w:rsidRDefault="00B535FC" w:rsidP="00D745AC">
            <w:r>
              <w:t>Heat stress</w:t>
            </w:r>
          </w:p>
        </w:tc>
        <w:tc>
          <w:tcPr>
            <w:tcW w:w="1522" w:type="dxa"/>
          </w:tcPr>
          <w:p w14:paraId="56709340" w14:textId="77777777" w:rsidR="00B535FC" w:rsidRDefault="00B535FC" w:rsidP="00D745AC">
            <w:r>
              <w:t>0.27</w:t>
            </w:r>
          </w:p>
        </w:tc>
        <w:tc>
          <w:tcPr>
            <w:tcW w:w="1283" w:type="dxa"/>
          </w:tcPr>
          <w:p w14:paraId="37CDF011" w14:textId="77777777" w:rsidR="00B535FC" w:rsidRDefault="00B535FC" w:rsidP="00D745AC">
            <w:r>
              <w:t>0.49</w:t>
            </w:r>
          </w:p>
        </w:tc>
        <w:tc>
          <w:tcPr>
            <w:tcW w:w="940" w:type="dxa"/>
          </w:tcPr>
          <w:p w14:paraId="727F92A4" w14:textId="77777777" w:rsidR="00B535FC" w:rsidRDefault="00B535FC" w:rsidP="00D745AC">
            <w:r>
              <w:t>0.23</w:t>
            </w:r>
          </w:p>
        </w:tc>
        <w:tc>
          <w:tcPr>
            <w:tcW w:w="930" w:type="dxa"/>
          </w:tcPr>
          <w:p w14:paraId="23298EF2" w14:textId="77777777" w:rsidR="00B535FC" w:rsidRDefault="00B535FC" w:rsidP="00D745AC">
            <w:r>
              <w:t>0.342</w:t>
            </w:r>
          </w:p>
        </w:tc>
        <w:tc>
          <w:tcPr>
            <w:tcW w:w="1381" w:type="dxa"/>
          </w:tcPr>
          <w:p w14:paraId="0C5DAD03" w14:textId="77777777" w:rsidR="00B535FC" w:rsidRDefault="00B535FC" w:rsidP="00D745AC">
            <w:r>
              <w:fldChar w:fldCharType="begin">
                <w:fldData xml:space="preserve">PEVuZE5vdGU+PENpdGU+PEF1dGhvcj5CZXJyeTwvQXV0aG9yPjxZZWFyPjIwMDg8L1llYXI+PFJl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ZXJyeTwvQXV0aG9yPjxZZWFyPjIwMDg8L1llYXI+PFJl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8" w:tooltip="Berry, 2008 #65" w:history="1">
              <w:r>
                <w:rPr>
                  <w:noProof/>
                </w:rPr>
                <w:t>Berry and Gasch 2008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B535FC" w14:paraId="07349675" w14:textId="77777777" w:rsidTr="00D745AC">
        <w:tc>
          <w:tcPr>
            <w:tcW w:w="2800" w:type="dxa"/>
          </w:tcPr>
          <w:p w14:paraId="5659F240" w14:textId="77777777" w:rsidR="00B535FC" w:rsidRDefault="00B535FC" w:rsidP="00D745AC">
            <w:r>
              <w:t>Osmotic stress (</w:t>
            </w:r>
            <w:proofErr w:type="spellStart"/>
            <w:r>
              <w:t>NaCl</w:t>
            </w:r>
            <w:proofErr w:type="spellEnd"/>
            <w:r>
              <w:t>)</w:t>
            </w:r>
          </w:p>
        </w:tc>
        <w:tc>
          <w:tcPr>
            <w:tcW w:w="1522" w:type="dxa"/>
          </w:tcPr>
          <w:p w14:paraId="53AF541F" w14:textId="77777777" w:rsidR="00B535FC" w:rsidRDefault="00B535FC" w:rsidP="00D745AC">
            <w:r>
              <w:t>2.262</w:t>
            </w:r>
          </w:p>
        </w:tc>
        <w:tc>
          <w:tcPr>
            <w:tcW w:w="1283" w:type="dxa"/>
          </w:tcPr>
          <w:p w14:paraId="083B0A86" w14:textId="77777777" w:rsidR="00B535FC" w:rsidRDefault="00B535FC" w:rsidP="00D745AC">
            <w:r>
              <w:t>0.492</w:t>
            </w:r>
          </w:p>
        </w:tc>
        <w:tc>
          <w:tcPr>
            <w:tcW w:w="940" w:type="dxa"/>
          </w:tcPr>
          <w:p w14:paraId="5C0F6150" w14:textId="77777777" w:rsidR="00B535FC" w:rsidRDefault="00B535FC" w:rsidP="00D745AC">
            <w:r>
              <w:t>3.777</w:t>
            </w:r>
          </w:p>
        </w:tc>
        <w:tc>
          <w:tcPr>
            <w:tcW w:w="930" w:type="dxa"/>
          </w:tcPr>
          <w:p w14:paraId="55152176" w14:textId="77777777" w:rsidR="00B535FC" w:rsidRDefault="00B535FC" w:rsidP="00D745AC">
            <w:r>
              <w:t>0.512</w:t>
            </w:r>
          </w:p>
        </w:tc>
        <w:tc>
          <w:tcPr>
            <w:tcW w:w="1381" w:type="dxa"/>
          </w:tcPr>
          <w:p w14:paraId="26B19F2F" w14:textId="77777777" w:rsidR="00B535FC" w:rsidRDefault="00B535FC" w:rsidP="00D745AC">
            <w:r>
              <w:fldChar w:fldCharType="begin">
                <w:fldData xml:space="preserve">PEVuZE5vdGU+PENpdGU+PEF1dGhvcj5CZXJyeTwvQXV0aG9yPjxZZWFyPjIwMDg8L1llYXI+PFJl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ZXJyeTwvQXV0aG9yPjxZZWFyPjIwMDg8L1llYXI+PFJl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8" w:tooltip="Berry, 2008 #65" w:history="1">
              <w:r>
                <w:rPr>
                  <w:noProof/>
                </w:rPr>
                <w:t>Berry and Gasch 2008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B535FC" w14:paraId="2B5B9A4D" w14:textId="77777777" w:rsidTr="00D745AC">
        <w:tc>
          <w:tcPr>
            <w:tcW w:w="2800" w:type="dxa"/>
          </w:tcPr>
          <w:p w14:paraId="077CCBD1" w14:textId="77777777" w:rsidR="00B535FC" w:rsidRDefault="00B535FC" w:rsidP="00D745AC">
            <w:r>
              <w:t>Oxidative stress</w:t>
            </w:r>
          </w:p>
        </w:tc>
        <w:tc>
          <w:tcPr>
            <w:tcW w:w="1522" w:type="dxa"/>
          </w:tcPr>
          <w:p w14:paraId="59A3C513" w14:textId="77777777" w:rsidR="00B535FC" w:rsidRDefault="00B535FC" w:rsidP="00D745AC">
            <w:r>
              <w:t>0.019</w:t>
            </w:r>
          </w:p>
        </w:tc>
        <w:tc>
          <w:tcPr>
            <w:tcW w:w="1283" w:type="dxa"/>
          </w:tcPr>
          <w:p w14:paraId="7ACC53EC" w14:textId="77777777" w:rsidR="00B535FC" w:rsidRDefault="00B535FC" w:rsidP="00D745AC">
            <w:r>
              <w:t>0.016</w:t>
            </w:r>
          </w:p>
        </w:tc>
        <w:tc>
          <w:tcPr>
            <w:tcW w:w="940" w:type="dxa"/>
          </w:tcPr>
          <w:p w14:paraId="0BBC85C4" w14:textId="77777777" w:rsidR="00B535FC" w:rsidRDefault="00B535FC" w:rsidP="00D745AC">
            <w:r>
              <w:t>0.0187</w:t>
            </w:r>
          </w:p>
        </w:tc>
        <w:tc>
          <w:tcPr>
            <w:tcW w:w="930" w:type="dxa"/>
          </w:tcPr>
          <w:p w14:paraId="5A645B96" w14:textId="77777777" w:rsidR="00B535FC" w:rsidRDefault="00B535FC" w:rsidP="00D745AC">
            <w:r>
              <w:t>0.0193</w:t>
            </w:r>
          </w:p>
        </w:tc>
        <w:tc>
          <w:tcPr>
            <w:tcW w:w="1381" w:type="dxa"/>
          </w:tcPr>
          <w:p w14:paraId="571A69D9" w14:textId="77777777" w:rsidR="00B535FC" w:rsidRDefault="00B535FC" w:rsidP="00D745AC">
            <w:r>
              <w:fldChar w:fldCharType="begin">
                <w:fldData xml:space="preserve">PEVuZE5vdGU+PENpdGU+PEF1dGhvcj5BcmFnb248L0F1dGhvcj48WWVhcj4yMDA2PC9ZZWFyPjxS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cmFnb248L0F1dGhvcj48WWVhcj4yMDA2PC9ZZWFyPjxS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5" w:tooltip="Aragon, 2006 #72" w:history="1">
              <w:r>
                <w:rPr>
                  <w:noProof/>
                </w:rPr>
                <w:t>Aragon et al. 2006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B535FC" w14:paraId="1B32E4AA" w14:textId="77777777" w:rsidTr="00D745AC">
        <w:tc>
          <w:tcPr>
            <w:tcW w:w="2800" w:type="dxa"/>
          </w:tcPr>
          <w:p w14:paraId="743B4819" w14:textId="77777777" w:rsidR="00B535FC" w:rsidRDefault="00B535FC" w:rsidP="00D745AC">
            <w:r>
              <w:t>Acetate stress</w:t>
            </w:r>
          </w:p>
        </w:tc>
        <w:tc>
          <w:tcPr>
            <w:tcW w:w="1522" w:type="dxa"/>
          </w:tcPr>
          <w:p w14:paraId="2149D5E7" w14:textId="77777777" w:rsidR="00B535FC" w:rsidRDefault="00B535FC" w:rsidP="00D745AC">
            <w:r>
              <w:t>1.642</w:t>
            </w:r>
          </w:p>
        </w:tc>
        <w:tc>
          <w:tcPr>
            <w:tcW w:w="1283" w:type="dxa"/>
          </w:tcPr>
          <w:p w14:paraId="289FCB46" w14:textId="77777777" w:rsidR="00B535FC" w:rsidRDefault="00B535FC" w:rsidP="00D745AC">
            <w:r>
              <w:t>1. 654</w:t>
            </w:r>
          </w:p>
        </w:tc>
        <w:tc>
          <w:tcPr>
            <w:tcW w:w="940" w:type="dxa"/>
          </w:tcPr>
          <w:p w14:paraId="1545F36E" w14:textId="77777777" w:rsidR="00B535FC" w:rsidRDefault="00B535FC" w:rsidP="00D745AC">
            <w:r>
              <w:t>1.853</w:t>
            </w:r>
          </w:p>
        </w:tc>
        <w:tc>
          <w:tcPr>
            <w:tcW w:w="930" w:type="dxa"/>
          </w:tcPr>
          <w:p w14:paraId="379882E0" w14:textId="77777777" w:rsidR="00B535FC" w:rsidRDefault="00B535FC" w:rsidP="00D745AC">
            <w:r>
              <w:t>1.409</w:t>
            </w:r>
          </w:p>
        </w:tc>
        <w:tc>
          <w:tcPr>
            <w:tcW w:w="1381" w:type="dxa"/>
          </w:tcPr>
          <w:p w14:paraId="70E1A2E3" w14:textId="77777777" w:rsidR="00B535FC" w:rsidRDefault="00B535FC" w:rsidP="00D745AC">
            <w:r>
              <w:fldChar w:fldCharType="begin">
                <w:fldData xml:space="preserve">PEVuZE5vdGU+PENpdGU+PEF1dGhvcj5EYXJhbi1MYXB1amFkZTwvQXV0aG9yPjxZZWFyPjIwMDQ8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YXJhbi1MYXB1amFkZTwvQXV0aG9yPjxZZWFyPjIwMDQ8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6" w:tooltip="Daran-Lapujade, 2004 #73" w:history="1">
              <w:r>
                <w:rPr>
                  <w:noProof/>
                </w:rPr>
                <w:t>Daran-Lapujade et al. 200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B535FC" w14:paraId="704E006F" w14:textId="77777777" w:rsidTr="00D745AC">
        <w:tc>
          <w:tcPr>
            <w:tcW w:w="2800" w:type="dxa"/>
          </w:tcPr>
          <w:p w14:paraId="0A7B0D86" w14:textId="77777777" w:rsidR="00B535FC" w:rsidRDefault="00B535FC" w:rsidP="00D745AC">
            <w:r>
              <w:t>Sorbitol stress</w:t>
            </w:r>
          </w:p>
        </w:tc>
        <w:tc>
          <w:tcPr>
            <w:tcW w:w="1522" w:type="dxa"/>
          </w:tcPr>
          <w:p w14:paraId="2DC29743" w14:textId="77777777" w:rsidR="00B535FC" w:rsidRDefault="00B535FC" w:rsidP="00D745AC">
            <w:r>
              <w:t>0.765</w:t>
            </w:r>
          </w:p>
        </w:tc>
        <w:tc>
          <w:tcPr>
            <w:tcW w:w="1283" w:type="dxa"/>
          </w:tcPr>
          <w:p w14:paraId="1D31A70E" w14:textId="77777777" w:rsidR="00B535FC" w:rsidRDefault="00B535FC" w:rsidP="00D745AC">
            <w:r>
              <w:t>0.348</w:t>
            </w:r>
          </w:p>
        </w:tc>
        <w:tc>
          <w:tcPr>
            <w:tcW w:w="940" w:type="dxa"/>
          </w:tcPr>
          <w:p w14:paraId="14E28307" w14:textId="77777777" w:rsidR="00B535FC" w:rsidRDefault="00B535FC" w:rsidP="00D745AC">
            <w:r>
              <w:t>1.054</w:t>
            </w:r>
          </w:p>
        </w:tc>
        <w:tc>
          <w:tcPr>
            <w:tcW w:w="930" w:type="dxa"/>
          </w:tcPr>
          <w:p w14:paraId="50C96D32" w14:textId="77777777" w:rsidR="00B535FC" w:rsidRDefault="00B535FC" w:rsidP="00D745AC">
            <w:r>
              <w:t>0.423</w:t>
            </w:r>
          </w:p>
        </w:tc>
        <w:tc>
          <w:tcPr>
            <w:tcW w:w="1381" w:type="dxa"/>
          </w:tcPr>
          <w:p w14:paraId="5A6F0635" w14:textId="77777777" w:rsidR="00B535FC" w:rsidRDefault="00B535FC" w:rsidP="00D745AC">
            <w:r>
              <w:fldChar w:fldCharType="begin">
                <w:fldData xml:space="preserve">PEVuZE5vdGU+PENpdGU+PEF1dGhvcj5DYXVzdG9uPC9BdXRob3I+PFllYXI+MjAwMTwvWWVhcj48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XVzdG9uPC9BdXRob3I+PFllYXI+MjAwMTwvWWVhcj48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8" w:tooltip="Causton, 2001 #70" w:history="1">
              <w:r>
                <w:rPr>
                  <w:noProof/>
                </w:rPr>
                <w:t>Causton et al. 2001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B535FC" w14:paraId="46D50E35" w14:textId="77777777" w:rsidTr="00D745AC">
        <w:tc>
          <w:tcPr>
            <w:tcW w:w="2800" w:type="dxa"/>
          </w:tcPr>
          <w:p w14:paraId="7B7392B7" w14:textId="77777777" w:rsidR="00B535FC" w:rsidRDefault="00B535FC" w:rsidP="00D745AC">
            <w:r>
              <w:t>Zinc limitation</w:t>
            </w:r>
          </w:p>
        </w:tc>
        <w:tc>
          <w:tcPr>
            <w:tcW w:w="1522" w:type="dxa"/>
          </w:tcPr>
          <w:p w14:paraId="1BD06201" w14:textId="77777777" w:rsidR="00B535FC" w:rsidRDefault="00B535FC" w:rsidP="00D745AC">
            <w:r>
              <w:t>0.099</w:t>
            </w:r>
          </w:p>
        </w:tc>
        <w:tc>
          <w:tcPr>
            <w:tcW w:w="1283" w:type="dxa"/>
          </w:tcPr>
          <w:p w14:paraId="244C8D04" w14:textId="77777777" w:rsidR="00B535FC" w:rsidRDefault="00B535FC" w:rsidP="00D745AC">
            <w:r>
              <w:t>0.095</w:t>
            </w:r>
          </w:p>
        </w:tc>
        <w:tc>
          <w:tcPr>
            <w:tcW w:w="940" w:type="dxa"/>
          </w:tcPr>
          <w:p w14:paraId="27CAA553" w14:textId="77777777" w:rsidR="00B535FC" w:rsidRDefault="00B535FC" w:rsidP="00D745AC">
            <w:r>
              <w:t>0.0996</w:t>
            </w:r>
          </w:p>
        </w:tc>
        <w:tc>
          <w:tcPr>
            <w:tcW w:w="930" w:type="dxa"/>
          </w:tcPr>
          <w:p w14:paraId="243536F2" w14:textId="77777777" w:rsidR="00B535FC" w:rsidRDefault="00B535FC" w:rsidP="00D745AC">
            <w:r>
              <w:t>0.101</w:t>
            </w:r>
          </w:p>
        </w:tc>
        <w:tc>
          <w:tcPr>
            <w:tcW w:w="1381" w:type="dxa"/>
          </w:tcPr>
          <w:p w14:paraId="2889BAEE" w14:textId="77777777" w:rsidR="00B535FC" w:rsidRDefault="00B535FC" w:rsidP="00D745AC">
            <w:r>
              <w:fldChar w:fldCharType="begin">
                <w:fldData xml:space="preserve">PEVuZE5vdGU+PENpdGU+PEF1dGhvcj5EZSBOaWNvbGE8L0F1dGhvcj48WWVhcj4yMDA3PC9ZZWFy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ZSBOaWNvbGE8L0F1dGhvcj48WWVhcj4yMDA3PC9ZZWFy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7" w:tooltip="De Nicola, 2007 #74" w:history="1">
              <w:r>
                <w:rPr>
                  <w:noProof/>
                </w:rPr>
                <w:t>De Nicola et al. 2007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B535FC" w14:paraId="42D0A865" w14:textId="77777777" w:rsidTr="00D745AC">
        <w:tc>
          <w:tcPr>
            <w:tcW w:w="2800" w:type="dxa"/>
          </w:tcPr>
          <w:p w14:paraId="768EE79C" w14:textId="77777777" w:rsidR="00B535FC" w:rsidRDefault="00B535FC" w:rsidP="00D745AC">
            <w:proofErr w:type="spellStart"/>
            <w:r>
              <w:t>Manganase</w:t>
            </w:r>
            <w:proofErr w:type="spellEnd"/>
            <w:r>
              <w:t xml:space="preserve"> impaired</w:t>
            </w:r>
          </w:p>
        </w:tc>
        <w:tc>
          <w:tcPr>
            <w:tcW w:w="1522" w:type="dxa"/>
          </w:tcPr>
          <w:p w14:paraId="63583C23" w14:textId="77777777" w:rsidR="00B535FC" w:rsidRDefault="00B535FC" w:rsidP="00D745AC">
            <w:r>
              <w:t>0.0483</w:t>
            </w:r>
          </w:p>
        </w:tc>
        <w:tc>
          <w:tcPr>
            <w:tcW w:w="1283" w:type="dxa"/>
          </w:tcPr>
          <w:p w14:paraId="4B07FD48" w14:textId="77777777" w:rsidR="00B535FC" w:rsidRDefault="00B535FC" w:rsidP="00D745AC">
            <w:r>
              <w:t>0.0426</w:t>
            </w:r>
          </w:p>
        </w:tc>
        <w:tc>
          <w:tcPr>
            <w:tcW w:w="940" w:type="dxa"/>
          </w:tcPr>
          <w:p w14:paraId="0C8C8295" w14:textId="77777777" w:rsidR="00B535FC" w:rsidRDefault="00B535FC" w:rsidP="00D745AC">
            <w:r>
              <w:t>0.051</w:t>
            </w:r>
          </w:p>
        </w:tc>
        <w:tc>
          <w:tcPr>
            <w:tcW w:w="930" w:type="dxa"/>
          </w:tcPr>
          <w:p w14:paraId="057A564A" w14:textId="77777777" w:rsidR="00B535FC" w:rsidRDefault="00B535FC" w:rsidP="00D745AC">
            <w:r>
              <w:t>0.044</w:t>
            </w:r>
          </w:p>
        </w:tc>
        <w:tc>
          <w:tcPr>
            <w:tcW w:w="1381" w:type="dxa"/>
          </w:tcPr>
          <w:p w14:paraId="414D0549" w14:textId="77777777" w:rsidR="00B535FC" w:rsidRDefault="00B535FC" w:rsidP="00D745AC">
            <w:r>
              <w:fldChar w:fldCharType="begin"/>
            </w:r>
            <w:r>
              <w:instrText xml:space="preserve"> ADDIN EN.CITE &lt;EndNote&gt;&lt;Cite&gt;&lt;Author&gt;Garcia-Rodriguez&lt;/Author&gt;&lt;Year&gt;2012&lt;/Year&gt;&lt;RecNum&gt;75&lt;/RecNum&gt;&lt;DisplayText&gt;(Garcia-Rodriguez et al. 2012)&lt;/DisplayText&gt;&lt;record&gt;&lt;rec-number&gt;75&lt;/rec-number&gt;&lt;foreign-keys&gt;&lt;key app="EN" db-id="vveder9zn5aszgeadtqva05urassrxs9xv9f" timestamp="1407416154"&gt;75&lt;/key&gt;&lt;/foreign-keys&gt;&lt;ref-type name="Journal Article"&gt;17&lt;/ref-type&gt;&lt;contributors&gt;&lt;authors&gt;&lt;author&gt;Garcia-Rodriguez, N.&lt;/author&gt;&lt;author&gt;Diaz de la Loza Mdel, C.&lt;/author&gt;&lt;author&gt;Andreson, B.&lt;/author&gt;&lt;author&gt;Monje-Casas, F.&lt;/author&gt;&lt;author&gt;Rothstein, R.&lt;/author&gt;&lt;author&gt;Wellinger, R. E.&lt;/author&gt;&lt;/authors&gt;&lt;/contributors&gt;&lt;auth-address&gt;Centro Andaluz de Biologia Molecular y Medicina Regenerativa (CABIMER), Universidad de Sevilla-CSIC, Sevilla, Spain.&lt;/auth-address&gt;&lt;titles&gt;&lt;title&gt;Impaired manganese metabolism causes mitotic misregulation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18717-29&lt;/pages&gt;&lt;volume&gt;287&lt;/volume&gt;&lt;number&gt;22&lt;/number&gt;&lt;edition&gt;2012/04/12&lt;/edition&gt;&lt;keywords&gt;&lt;keyword&gt;Blotting, Western&lt;/keyword&gt;&lt;keyword&gt;Cell Cycle&lt;/keyword&gt;&lt;keyword&gt;Flow Cytometry&lt;/keyword&gt;&lt;keyword&gt;Genomic Instability&lt;/keyword&gt;&lt;keyword&gt;Homeostasis&lt;/keyword&gt;&lt;keyword&gt;Manganese/*metabolism&lt;/keyword&gt;&lt;keyword&gt;*Mitosis&lt;/keyword&gt;&lt;/keywords&gt;&lt;dates&gt;&lt;year&gt;2012&lt;/year&gt;&lt;pub-dates&gt;&lt;date&gt;May 25&lt;/date&gt;&lt;/pub-dates&gt;&lt;/dates&gt;&lt;isbn&gt;1083-351X (Electronic)&amp;#xD;0021-9258 (Linking)&lt;/isbn&gt;&lt;accession-num&gt;22493290&lt;/accession-num&gt;&lt;work-type&gt;Research Support, N.I.H., Extramural&amp;#xD;Research Support, Non-U.S. Gov&amp;apos;t&lt;/work-type&gt;&lt;urls&gt;&lt;related-urls&gt;&lt;url&gt;http://www.ncbi.nlm.nih.gov/pubmed/22493290&lt;/url&gt;&lt;/related-urls&gt;&lt;/urls&gt;&lt;custom2&gt;3365726&lt;/custom2&gt;&lt;electronic-resource-num&gt;10.1074/jbc.M112.35830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7" w:tooltip="Garcia-Rodriguez, 2012 #75" w:history="1">
              <w:r>
                <w:rPr>
                  <w:noProof/>
                </w:rPr>
                <w:t>Garcia-Rodriguez et al. 201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B535FC" w14:paraId="2A3E78FB" w14:textId="77777777" w:rsidTr="00D745AC">
        <w:tc>
          <w:tcPr>
            <w:tcW w:w="2800" w:type="dxa"/>
          </w:tcPr>
          <w:p w14:paraId="59D91397" w14:textId="77777777" w:rsidR="00B535FC" w:rsidRDefault="00B535FC" w:rsidP="00D745AC">
            <w:proofErr w:type="spellStart"/>
            <w:r>
              <w:t>Alachlor</w:t>
            </w:r>
            <w:proofErr w:type="spellEnd"/>
            <w:r>
              <w:t xml:space="preserve"> toxicity</w:t>
            </w:r>
          </w:p>
        </w:tc>
        <w:tc>
          <w:tcPr>
            <w:tcW w:w="1522" w:type="dxa"/>
          </w:tcPr>
          <w:p w14:paraId="77D16D15" w14:textId="77777777" w:rsidR="00B535FC" w:rsidRDefault="00B535FC" w:rsidP="00D745AC">
            <w:r>
              <w:t>0.021</w:t>
            </w:r>
          </w:p>
        </w:tc>
        <w:tc>
          <w:tcPr>
            <w:tcW w:w="1283" w:type="dxa"/>
          </w:tcPr>
          <w:p w14:paraId="3852A7AE" w14:textId="77777777" w:rsidR="00B535FC" w:rsidRDefault="00B535FC" w:rsidP="00D745AC">
            <w:r>
              <w:t>0.019</w:t>
            </w:r>
          </w:p>
        </w:tc>
        <w:tc>
          <w:tcPr>
            <w:tcW w:w="940" w:type="dxa"/>
          </w:tcPr>
          <w:p w14:paraId="55F78B29" w14:textId="77777777" w:rsidR="00B535FC" w:rsidRDefault="00B535FC" w:rsidP="00D745AC">
            <w:r>
              <w:t>0.0208</w:t>
            </w:r>
          </w:p>
        </w:tc>
        <w:tc>
          <w:tcPr>
            <w:tcW w:w="930" w:type="dxa"/>
          </w:tcPr>
          <w:p w14:paraId="14A292A4" w14:textId="77777777" w:rsidR="00B535FC" w:rsidRDefault="00B535FC" w:rsidP="00D745AC">
            <w:r>
              <w:t>0.0212</w:t>
            </w:r>
          </w:p>
        </w:tc>
        <w:tc>
          <w:tcPr>
            <w:tcW w:w="1381" w:type="dxa"/>
          </w:tcPr>
          <w:p w14:paraId="3BE062E3" w14:textId="77777777" w:rsidR="00B535FC" w:rsidRDefault="00B535FC" w:rsidP="00D745AC">
            <w:r>
              <w:fldChar w:fldCharType="begin">
                <w:fldData xml:space="preserve">PEVuZE5vdGU+PENpdGU+PEF1dGhvcj5HaWw8L0F1dGhvcj48WWVhcj4yMDExPC9ZZWFyPjxSZWNO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w8L0F1dGhvcj48WWVhcj4yMDExPC9ZZWFyPjxSZWNO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9" w:tooltip="Gil, 2011 #76" w:history="1">
              <w:r>
                <w:rPr>
                  <w:noProof/>
                </w:rPr>
                <w:t xml:space="preserve">Gil et al. </w:t>
              </w:r>
              <w:r>
                <w:rPr>
                  <w:noProof/>
                </w:rPr>
                <w:lastRenderedPageBreak/>
                <w:t>2011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B535FC" w14:paraId="60C0120E" w14:textId="77777777" w:rsidTr="00D745AC">
        <w:tc>
          <w:tcPr>
            <w:tcW w:w="2800" w:type="dxa"/>
          </w:tcPr>
          <w:p w14:paraId="39B3F8D8" w14:textId="77777777" w:rsidR="00B535FC" w:rsidRDefault="00B535FC" w:rsidP="00D745AC">
            <w:r>
              <w:lastRenderedPageBreak/>
              <w:t>Prolonged maltose limited</w:t>
            </w:r>
          </w:p>
        </w:tc>
        <w:tc>
          <w:tcPr>
            <w:tcW w:w="1522" w:type="dxa"/>
          </w:tcPr>
          <w:p w14:paraId="485E5122" w14:textId="77777777" w:rsidR="00B535FC" w:rsidRDefault="00B535FC" w:rsidP="00D745AC">
            <w:r>
              <w:t>0.151</w:t>
            </w:r>
          </w:p>
        </w:tc>
        <w:tc>
          <w:tcPr>
            <w:tcW w:w="1283" w:type="dxa"/>
          </w:tcPr>
          <w:p w14:paraId="655B56F2" w14:textId="77777777" w:rsidR="00B535FC" w:rsidRDefault="00B535FC" w:rsidP="00D745AC">
            <w:r>
              <w:t>0.163</w:t>
            </w:r>
          </w:p>
        </w:tc>
        <w:tc>
          <w:tcPr>
            <w:tcW w:w="940" w:type="dxa"/>
          </w:tcPr>
          <w:p w14:paraId="7C237AB2" w14:textId="77777777" w:rsidR="00B535FC" w:rsidRDefault="00B535FC" w:rsidP="00D745AC">
            <w:r>
              <w:t>0.146</w:t>
            </w:r>
          </w:p>
        </w:tc>
        <w:tc>
          <w:tcPr>
            <w:tcW w:w="930" w:type="dxa"/>
          </w:tcPr>
          <w:p w14:paraId="7826F75F" w14:textId="77777777" w:rsidR="00B535FC" w:rsidRDefault="00B535FC" w:rsidP="00D745AC">
            <w:r>
              <w:t>0.155</w:t>
            </w:r>
          </w:p>
        </w:tc>
        <w:tc>
          <w:tcPr>
            <w:tcW w:w="1381" w:type="dxa"/>
          </w:tcPr>
          <w:p w14:paraId="09ECE955" w14:textId="77777777" w:rsidR="00B535FC" w:rsidRDefault="00B535FC" w:rsidP="00D745AC">
            <w:r>
              <w:fldChar w:fldCharType="begin">
                <w:fldData xml:space="preserve">PEVuZE5vdGU+PENpdGU+PEF1dGhvcj5KYW5zZW48L0F1dGhvcj48WWVhcj4yMDA0PC9ZZWFyPjxS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KYW5zZW48L0F1dGhvcj48WWVhcj4yMDA0PC9ZZWFyPjxS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50" w:tooltip="Jansen, 2004 #77" w:history="1">
              <w:r>
                <w:rPr>
                  <w:noProof/>
                </w:rPr>
                <w:t>Jansen et al. 200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B535FC" w14:paraId="6A174A40" w14:textId="77777777" w:rsidTr="00D745AC">
        <w:tc>
          <w:tcPr>
            <w:tcW w:w="2800" w:type="dxa"/>
          </w:tcPr>
          <w:p w14:paraId="43819B6C" w14:textId="77777777" w:rsidR="00B535FC" w:rsidRDefault="00B535FC" w:rsidP="00D745AC">
            <w:r>
              <w:t>Prolonged glucose limited</w:t>
            </w:r>
          </w:p>
        </w:tc>
        <w:tc>
          <w:tcPr>
            <w:tcW w:w="1522" w:type="dxa"/>
          </w:tcPr>
          <w:p w14:paraId="5E344D22" w14:textId="77777777" w:rsidR="00B535FC" w:rsidRDefault="00B535FC" w:rsidP="00D745AC">
            <w:r>
              <w:t>0.083</w:t>
            </w:r>
          </w:p>
        </w:tc>
        <w:tc>
          <w:tcPr>
            <w:tcW w:w="1283" w:type="dxa"/>
          </w:tcPr>
          <w:p w14:paraId="177FF575" w14:textId="77777777" w:rsidR="00B535FC" w:rsidRDefault="00B535FC" w:rsidP="00D745AC">
            <w:r>
              <w:t>0.077</w:t>
            </w:r>
          </w:p>
        </w:tc>
        <w:tc>
          <w:tcPr>
            <w:tcW w:w="940" w:type="dxa"/>
          </w:tcPr>
          <w:p w14:paraId="22F856C2" w14:textId="77777777" w:rsidR="00B535FC" w:rsidRDefault="00B535FC" w:rsidP="00D745AC">
            <w:r>
              <w:t>0.084</w:t>
            </w:r>
          </w:p>
        </w:tc>
        <w:tc>
          <w:tcPr>
            <w:tcW w:w="930" w:type="dxa"/>
          </w:tcPr>
          <w:p w14:paraId="2C250E5E" w14:textId="77777777" w:rsidR="00B535FC" w:rsidRDefault="00B535FC" w:rsidP="00D745AC">
            <w:r>
              <w:t>0.081</w:t>
            </w:r>
          </w:p>
        </w:tc>
        <w:tc>
          <w:tcPr>
            <w:tcW w:w="1381" w:type="dxa"/>
          </w:tcPr>
          <w:p w14:paraId="24A50757" w14:textId="77777777" w:rsidR="00B535FC" w:rsidRDefault="00B535FC" w:rsidP="00D745AC">
            <w:r>
              <w:fldChar w:fldCharType="begin">
                <w:fldData xml:space="preserve">PEVuZE5vdGU+PENpdGU+PEF1dGhvcj5KYW5zZW48L0F1dGhvcj48WWVhcj4yMDA1PC9ZZWFyPjxS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KYW5zZW48L0F1dGhvcj48WWVhcj4yMDA1PC9ZZWFyPjxS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51" w:tooltip="Jansen, 2005 #78" w:history="1">
              <w:r>
                <w:rPr>
                  <w:noProof/>
                </w:rPr>
                <w:t>Jansen et al. 2005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B535FC" w14:paraId="0D73722C" w14:textId="77777777" w:rsidTr="00D745AC">
        <w:tc>
          <w:tcPr>
            <w:tcW w:w="2800" w:type="dxa"/>
          </w:tcPr>
          <w:p w14:paraId="1A887B8E" w14:textId="77777777" w:rsidR="00B535FC" w:rsidRDefault="00B535FC" w:rsidP="00D745AC">
            <w:r>
              <w:t xml:space="preserve">Carbon-limited </w:t>
            </w:r>
            <w:proofErr w:type="spellStart"/>
            <w:r w:rsidRPr="000C7C6B">
              <w:rPr>
                <w:i/>
              </w:rPr>
              <w:t>vs</w:t>
            </w:r>
            <w:proofErr w:type="spellEnd"/>
            <w:r>
              <w:t xml:space="preserve"> glucose-limited</w:t>
            </w:r>
          </w:p>
        </w:tc>
        <w:tc>
          <w:tcPr>
            <w:tcW w:w="1522" w:type="dxa"/>
          </w:tcPr>
          <w:p w14:paraId="00F8A532" w14:textId="77777777" w:rsidR="00B535FC" w:rsidRDefault="00B535FC" w:rsidP="00D745AC">
            <w:r>
              <w:t>0.227</w:t>
            </w:r>
          </w:p>
        </w:tc>
        <w:tc>
          <w:tcPr>
            <w:tcW w:w="1283" w:type="dxa"/>
          </w:tcPr>
          <w:p w14:paraId="5DE621E4" w14:textId="77777777" w:rsidR="00B535FC" w:rsidRDefault="00B535FC" w:rsidP="00D745AC">
            <w:r>
              <w:t>0.223</w:t>
            </w:r>
          </w:p>
        </w:tc>
        <w:tc>
          <w:tcPr>
            <w:tcW w:w="940" w:type="dxa"/>
          </w:tcPr>
          <w:p w14:paraId="60AF008B" w14:textId="77777777" w:rsidR="00B535FC" w:rsidRDefault="00B535FC" w:rsidP="00D745AC">
            <w:r>
              <w:t>0.231</w:t>
            </w:r>
          </w:p>
        </w:tc>
        <w:tc>
          <w:tcPr>
            <w:tcW w:w="930" w:type="dxa"/>
          </w:tcPr>
          <w:p w14:paraId="34B4BC33" w14:textId="77777777" w:rsidR="00B535FC" w:rsidRDefault="00B535FC" w:rsidP="00D745AC">
            <w:r>
              <w:t>0.224</w:t>
            </w:r>
          </w:p>
        </w:tc>
        <w:tc>
          <w:tcPr>
            <w:tcW w:w="1381" w:type="dxa"/>
          </w:tcPr>
          <w:p w14:paraId="14A4B2FE" w14:textId="77777777" w:rsidR="00B535FC" w:rsidRDefault="00B535FC" w:rsidP="00D745AC">
            <w:r>
              <w:fldChar w:fldCharType="begin">
                <w:fldData xml:space="preserve">PEVuZE5vdGU+PENpdGU+PEF1dGhvcj5LbmlqbmVuYnVyZzwvQXV0aG9yPjxZZWFyPjIwMDc8L1ll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bmlqbmVuYnVyZzwvQXV0aG9yPjxZZWFyPjIwMDc8L1ll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53" w:tooltip="Knijnenburg, 2007 #79" w:history="1">
              <w:r>
                <w:rPr>
                  <w:noProof/>
                </w:rPr>
                <w:t>Knijnenburg et al. 2007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B535FC" w14:paraId="5C701C66" w14:textId="77777777" w:rsidTr="00D745AC">
        <w:tc>
          <w:tcPr>
            <w:tcW w:w="2800" w:type="dxa"/>
          </w:tcPr>
          <w:p w14:paraId="20EFC8CB" w14:textId="77777777" w:rsidR="00B535FC" w:rsidRDefault="00B535FC" w:rsidP="00D745AC">
            <w:r>
              <w:t xml:space="preserve">Carbon-limited </w:t>
            </w:r>
            <w:proofErr w:type="spellStart"/>
            <w:r w:rsidRPr="000C7C6B">
              <w:rPr>
                <w:i/>
              </w:rPr>
              <w:t>vs</w:t>
            </w:r>
            <w:proofErr w:type="spellEnd"/>
            <w:r>
              <w:t xml:space="preserve"> nitrogen-limited</w:t>
            </w:r>
          </w:p>
        </w:tc>
        <w:tc>
          <w:tcPr>
            <w:tcW w:w="1522" w:type="dxa"/>
          </w:tcPr>
          <w:p w14:paraId="29F6E02D" w14:textId="77777777" w:rsidR="00B535FC" w:rsidRDefault="00B535FC" w:rsidP="00D745AC">
            <w:r>
              <w:t>0.126</w:t>
            </w:r>
          </w:p>
        </w:tc>
        <w:tc>
          <w:tcPr>
            <w:tcW w:w="1283" w:type="dxa"/>
          </w:tcPr>
          <w:p w14:paraId="7F02DC4F" w14:textId="77777777" w:rsidR="00B535FC" w:rsidRDefault="00B535FC" w:rsidP="00D745AC">
            <w:r>
              <w:t>0.116</w:t>
            </w:r>
          </w:p>
        </w:tc>
        <w:tc>
          <w:tcPr>
            <w:tcW w:w="940" w:type="dxa"/>
          </w:tcPr>
          <w:p w14:paraId="2BCACB38" w14:textId="77777777" w:rsidR="00B535FC" w:rsidRDefault="00B535FC" w:rsidP="00D745AC">
            <w:r>
              <w:t>0.128</w:t>
            </w:r>
          </w:p>
        </w:tc>
        <w:tc>
          <w:tcPr>
            <w:tcW w:w="930" w:type="dxa"/>
          </w:tcPr>
          <w:p w14:paraId="1DE2FB63" w14:textId="77777777" w:rsidR="00B535FC" w:rsidRDefault="00B535FC" w:rsidP="00D745AC">
            <w:r>
              <w:t>0.124</w:t>
            </w:r>
          </w:p>
        </w:tc>
        <w:tc>
          <w:tcPr>
            <w:tcW w:w="1381" w:type="dxa"/>
          </w:tcPr>
          <w:p w14:paraId="27D2C8DA" w14:textId="77777777" w:rsidR="00B535FC" w:rsidRDefault="00B535FC" w:rsidP="00D745AC">
            <w:r>
              <w:fldChar w:fldCharType="begin">
                <w:fldData xml:space="preserve">PEVuZE5vdGU+PENpdGU+PEF1dGhvcj5LbmlqbmVuYnVyZzwvQXV0aG9yPjxZZWFyPjIwMDc8L1ll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bmlqbmVuYnVyZzwvQXV0aG9yPjxZZWFyPjIwMDc8L1ll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53" w:tooltip="Knijnenburg, 2007 #79" w:history="1">
              <w:r>
                <w:rPr>
                  <w:noProof/>
                </w:rPr>
                <w:t>Knijnenburg et al. 2007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B535FC" w14:paraId="593AFB0D" w14:textId="77777777" w:rsidTr="00D745AC">
        <w:tc>
          <w:tcPr>
            <w:tcW w:w="2800" w:type="dxa"/>
          </w:tcPr>
          <w:p w14:paraId="53FE60A7" w14:textId="77777777" w:rsidR="00B535FC" w:rsidRDefault="00B535FC" w:rsidP="00D745AC">
            <w:r>
              <w:t xml:space="preserve">Carbon-limited </w:t>
            </w:r>
            <w:proofErr w:type="spellStart"/>
            <w:r w:rsidRPr="000C7C6B">
              <w:rPr>
                <w:i/>
              </w:rPr>
              <w:t>vs</w:t>
            </w:r>
            <w:proofErr w:type="spellEnd"/>
            <w:r>
              <w:t xml:space="preserve"> phosphorus-limited</w:t>
            </w:r>
          </w:p>
        </w:tc>
        <w:tc>
          <w:tcPr>
            <w:tcW w:w="1522" w:type="dxa"/>
          </w:tcPr>
          <w:p w14:paraId="60CEBA36" w14:textId="77777777" w:rsidR="00B535FC" w:rsidRDefault="00B535FC" w:rsidP="00D745AC">
            <w:r>
              <w:t>0.13</w:t>
            </w:r>
          </w:p>
        </w:tc>
        <w:tc>
          <w:tcPr>
            <w:tcW w:w="1283" w:type="dxa"/>
          </w:tcPr>
          <w:p w14:paraId="75CA97C2" w14:textId="77777777" w:rsidR="00B535FC" w:rsidRDefault="00B535FC" w:rsidP="00D745AC">
            <w:r>
              <w:t>0.122</w:t>
            </w:r>
          </w:p>
        </w:tc>
        <w:tc>
          <w:tcPr>
            <w:tcW w:w="940" w:type="dxa"/>
          </w:tcPr>
          <w:p w14:paraId="782CEE20" w14:textId="77777777" w:rsidR="00B535FC" w:rsidRDefault="00B535FC" w:rsidP="00D745AC">
            <w:r>
              <w:t>0.133</w:t>
            </w:r>
          </w:p>
        </w:tc>
        <w:tc>
          <w:tcPr>
            <w:tcW w:w="930" w:type="dxa"/>
          </w:tcPr>
          <w:p w14:paraId="6EB83D2E" w14:textId="77777777" w:rsidR="00B535FC" w:rsidRDefault="00B535FC" w:rsidP="00D745AC">
            <w:r>
              <w:t>0.128</w:t>
            </w:r>
          </w:p>
        </w:tc>
        <w:tc>
          <w:tcPr>
            <w:tcW w:w="1381" w:type="dxa"/>
          </w:tcPr>
          <w:p w14:paraId="2D0FFBC8" w14:textId="77777777" w:rsidR="00B535FC" w:rsidRDefault="00B535FC" w:rsidP="00D745AC">
            <w:r>
              <w:fldChar w:fldCharType="begin">
                <w:fldData xml:space="preserve">PEVuZE5vdGU+PENpdGU+PEF1dGhvcj5LbmlqbmVuYnVyZzwvQXV0aG9yPjxZZWFyPjIwMDc8L1ll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bmlqbmVuYnVyZzwvQXV0aG9yPjxZZWFyPjIwMDc8L1ll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53" w:tooltip="Knijnenburg, 2007 #79" w:history="1">
              <w:r>
                <w:rPr>
                  <w:noProof/>
                </w:rPr>
                <w:t>Knijnenburg et al. 2007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B535FC" w14:paraId="7EEA62DE" w14:textId="77777777" w:rsidTr="00D745AC">
        <w:tc>
          <w:tcPr>
            <w:tcW w:w="2800" w:type="dxa"/>
          </w:tcPr>
          <w:p w14:paraId="46BE01EE" w14:textId="77777777" w:rsidR="00B535FC" w:rsidRDefault="00B535FC" w:rsidP="00D745AC">
            <w:r>
              <w:t xml:space="preserve">Carbon-limited </w:t>
            </w:r>
            <w:proofErr w:type="spellStart"/>
            <w:r w:rsidRPr="000C7C6B">
              <w:rPr>
                <w:i/>
              </w:rPr>
              <w:t>vs</w:t>
            </w:r>
            <w:proofErr w:type="spellEnd"/>
            <w:r>
              <w:t xml:space="preserve"> </w:t>
            </w:r>
            <w:proofErr w:type="spellStart"/>
            <w:r>
              <w:t>sulphur</w:t>
            </w:r>
            <w:proofErr w:type="spellEnd"/>
            <w:r>
              <w:t>-limited</w:t>
            </w:r>
          </w:p>
        </w:tc>
        <w:tc>
          <w:tcPr>
            <w:tcW w:w="1522" w:type="dxa"/>
          </w:tcPr>
          <w:p w14:paraId="025CE9FF" w14:textId="77777777" w:rsidR="00B535FC" w:rsidRDefault="00B535FC" w:rsidP="00D745AC">
            <w:r>
              <w:t>0.132</w:t>
            </w:r>
          </w:p>
        </w:tc>
        <w:tc>
          <w:tcPr>
            <w:tcW w:w="1283" w:type="dxa"/>
          </w:tcPr>
          <w:p w14:paraId="418989A5" w14:textId="77777777" w:rsidR="00B535FC" w:rsidRDefault="00B535FC" w:rsidP="00D745AC">
            <w:r>
              <w:t>0.120</w:t>
            </w:r>
          </w:p>
        </w:tc>
        <w:tc>
          <w:tcPr>
            <w:tcW w:w="940" w:type="dxa"/>
          </w:tcPr>
          <w:p w14:paraId="547246A6" w14:textId="77777777" w:rsidR="00B535FC" w:rsidRDefault="00B535FC" w:rsidP="00D745AC">
            <w:r>
              <w:t>0.137</w:t>
            </w:r>
          </w:p>
        </w:tc>
        <w:tc>
          <w:tcPr>
            <w:tcW w:w="930" w:type="dxa"/>
          </w:tcPr>
          <w:p w14:paraId="3F0D38A1" w14:textId="77777777" w:rsidR="00B535FC" w:rsidRDefault="00B535FC" w:rsidP="00D745AC">
            <w:r>
              <w:t>0.128</w:t>
            </w:r>
          </w:p>
        </w:tc>
        <w:tc>
          <w:tcPr>
            <w:tcW w:w="1381" w:type="dxa"/>
          </w:tcPr>
          <w:p w14:paraId="794248A9" w14:textId="77777777" w:rsidR="00B535FC" w:rsidRDefault="00B535FC" w:rsidP="00D745AC">
            <w:r>
              <w:fldChar w:fldCharType="begin">
                <w:fldData xml:space="preserve">PEVuZE5vdGU+PENpdGU+PEF1dGhvcj5LbmlqbmVuYnVyZzwvQXV0aG9yPjxZZWFyPjIwMDc8L1ll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bmlqbmVuYnVyZzwvQXV0aG9yPjxZZWFyPjIwMDc8L1ll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53" w:tooltip="Knijnenburg, 2007 #79" w:history="1">
              <w:r>
                <w:rPr>
                  <w:noProof/>
                </w:rPr>
                <w:t>Knijnenburg et al. 2007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B535FC" w14:paraId="5F7BEE76" w14:textId="77777777" w:rsidTr="00D745AC">
        <w:tc>
          <w:tcPr>
            <w:tcW w:w="2800" w:type="dxa"/>
          </w:tcPr>
          <w:p w14:paraId="00DFD903" w14:textId="77777777" w:rsidR="00B535FC" w:rsidRDefault="00B535FC" w:rsidP="00D745AC">
            <w:r>
              <w:t>To fermentation</w:t>
            </w:r>
          </w:p>
        </w:tc>
        <w:tc>
          <w:tcPr>
            <w:tcW w:w="1522" w:type="dxa"/>
          </w:tcPr>
          <w:p w14:paraId="2694ED08" w14:textId="77777777" w:rsidR="00B535FC" w:rsidRDefault="00B535FC" w:rsidP="00D745AC">
            <w:r>
              <w:t>5.647</w:t>
            </w:r>
          </w:p>
        </w:tc>
        <w:tc>
          <w:tcPr>
            <w:tcW w:w="1283" w:type="dxa"/>
          </w:tcPr>
          <w:p w14:paraId="3A561470" w14:textId="77777777" w:rsidR="00B535FC" w:rsidRDefault="00B535FC" w:rsidP="00D745AC">
            <w:r>
              <w:t>3.271</w:t>
            </w:r>
          </w:p>
        </w:tc>
        <w:tc>
          <w:tcPr>
            <w:tcW w:w="940" w:type="dxa"/>
          </w:tcPr>
          <w:p w14:paraId="135AEB70" w14:textId="77777777" w:rsidR="00B535FC" w:rsidRDefault="00B535FC" w:rsidP="00D745AC">
            <w:r>
              <w:t>-</w:t>
            </w:r>
          </w:p>
        </w:tc>
        <w:tc>
          <w:tcPr>
            <w:tcW w:w="930" w:type="dxa"/>
          </w:tcPr>
          <w:p w14:paraId="2206E249" w14:textId="77777777" w:rsidR="00B535FC" w:rsidRDefault="00B535FC" w:rsidP="00D745AC">
            <w:r>
              <w:t>-</w:t>
            </w:r>
          </w:p>
        </w:tc>
        <w:tc>
          <w:tcPr>
            <w:tcW w:w="1381" w:type="dxa"/>
          </w:tcPr>
          <w:p w14:paraId="7D23BFA4" w14:textId="77777777" w:rsidR="00B535FC" w:rsidRDefault="00B535FC" w:rsidP="00D745AC">
            <w:r>
              <w:t>-</w:t>
            </w:r>
          </w:p>
        </w:tc>
      </w:tr>
      <w:tr w:rsidR="00B535FC" w14:paraId="5077297F" w14:textId="77777777" w:rsidTr="00D745AC">
        <w:tc>
          <w:tcPr>
            <w:tcW w:w="2800" w:type="dxa"/>
          </w:tcPr>
          <w:p w14:paraId="307816AF" w14:textId="77777777" w:rsidR="00B535FC" w:rsidRDefault="00B535FC" w:rsidP="00D745AC">
            <w:r>
              <w:t>Wine fermentation</w:t>
            </w:r>
          </w:p>
        </w:tc>
        <w:tc>
          <w:tcPr>
            <w:tcW w:w="1522" w:type="dxa"/>
          </w:tcPr>
          <w:p w14:paraId="0A0B0E0C" w14:textId="77777777" w:rsidR="00B535FC" w:rsidRDefault="00B535FC" w:rsidP="00D745AC">
            <w:r>
              <w:t>0.174</w:t>
            </w:r>
          </w:p>
        </w:tc>
        <w:tc>
          <w:tcPr>
            <w:tcW w:w="1283" w:type="dxa"/>
          </w:tcPr>
          <w:p w14:paraId="652686FF" w14:textId="77777777" w:rsidR="00B535FC" w:rsidRDefault="00B535FC" w:rsidP="00D745AC">
            <w:r>
              <w:t>0.174</w:t>
            </w:r>
          </w:p>
        </w:tc>
        <w:tc>
          <w:tcPr>
            <w:tcW w:w="940" w:type="dxa"/>
          </w:tcPr>
          <w:p w14:paraId="1215DE06" w14:textId="77777777" w:rsidR="00B535FC" w:rsidRDefault="00B535FC" w:rsidP="00D745AC">
            <w:r>
              <w:t>0.175</w:t>
            </w:r>
          </w:p>
        </w:tc>
        <w:tc>
          <w:tcPr>
            <w:tcW w:w="930" w:type="dxa"/>
          </w:tcPr>
          <w:p w14:paraId="6BF3498B" w14:textId="77777777" w:rsidR="00B535FC" w:rsidRDefault="00B535FC" w:rsidP="00D745AC">
            <w:r>
              <w:t>0.171</w:t>
            </w:r>
          </w:p>
        </w:tc>
        <w:tc>
          <w:tcPr>
            <w:tcW w:w="1381" w:type="dxa"/>
          </w:tcPr>
          <w:p w14:paraId="6F5950A1" w14:textId="77777777" w:rsidR="00B535FC" w:rsidRDefault="00B535FC" w:rsidP="00D745AC"/>
        </w:tc>
      </w:tr>
      <w:tr w:rsidR="00B535FC" w14:paraId="45BE02AA" w14:textId="77777777" w:rsidTr="00D745AC">
        <w:tc>
          <w:tcPr>
            <w:tcW w:w="2800" w:type="dxa"/>
          </w:tcPr>
          <w:p w14:paraId="067FD477" w14:textId="77777777" w:rsidR="00B535FC" w:rsidRDefault="00B535FC" w:rsidP="00D745AC">
            <w:r>
              <w:t>Lactic acid stress</w:t>
            </w:r>
          </w:p>
        </w:tc>
        <w:tc>
          <w:tcPr>
            <w:tcW w:w="1522" w:type="dxa"/>
          </w:tcPr>
          <w:p w14:paraId="71069F36" w14:textId="77777777" w:rsidR="00B535FC" w:rsidRDefault="00B535FC" w:rsidP="00D745AC">
            <w:r>
              <w:t>0.139</w:t>
            </w:r>
          </w:p>
        </w:tc>
        <w:tc>
          <w:tcPr>
            <w:tcW w:w="1283" w:type="dxa"/>
          </w:tcPr>
          <w:p w14:paraId="2616CD7C" w14:textId="77777777" w:rsidR="00B535FC" w:rsidRDefault="00B535FC" w:rsidP="00D745AC">
            <w:r>
              <w:t>0.128</w:t>
            </w:r>
          </w:p>
        </w:tc>
        <w:tc>
          <w:tcPr>
            <w:tcW w:w="940" w:type="dxa"/>
          </w:tcPr>
          <w:p w14:paraId="53D5D30E" w14:textId="77777777" w:rsidR="00B535FC" w:rsidRDefault="00B535FC" w:rsidP="00D745AC">
            <w:r>
              <w:t>0.139</w:t>
            </w:r>
          </w:p>
        </w:tc>
        <w:tc>
          <w:tcPr>
            <w:tcW w:w="930" w:type="dxa"/>
          </w:tcPr>
          <w:p w14:paraId="4D0EA517" w14:textId="77777777" w:rsidR="00B535FC" w:rsidRDefault="00B535FC" w:rsidP="00D745AC">
            <w:r>
              <w:t>0.141</w:t>
            </w:r>
          </w:p>
        </w:tc>
        <w:tc>
          <w:tcPr>
            <w:tcW w:w="1381" w:type="dxa"/>
          </w:tcPr>
          <w:p w14:paraId="45E03780" w14:textId="77777777" w:rsidR="00B535FC" w:rsidRDefault="00B535FC" w:rsidP="00D745AC">
            <w:r>
              <w:fldChar w:fldCharType="begin">
                <w:fldData xml:space="preserve">PEVuZE5vdGU+PENpdGU+PEF1dGhvcj5BYmJvdHQ8L0F1dGhvcj48WWVhcj4yMDA4PC9ZZWFyPjxS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YmJvdHQ8L0F1dGhvcj48WWVhcj4yMDA4PC9ZZWFyPjxS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" w:tooltip="Abbott, 2008 #80" w:history="1">
              <w:r>
                <w:rPr>
                  <w:noProof/>
                </w:rPr>
                <w:t>Abbott et al. 2008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B535FC" w14:paraId="2C81383C" w14:textId="77777777" w:rsidTr="00D745AC">
        <w:tc>
          <w:tcPr>
            <w:tcW w:w="2800" w:type="dxa"/>
          </w:tcPr>
          <w:p w14:paraId="25791371" w14:textId="77777777" w:rsidR="00B535FC" w:rsidRPr="006C6D78" w:rsidRDefault="00B535FC" w:rsidP="00D745AC">
            <w:r>
              <w:t>High CO</w:t>
            </w:r>
            <w:r>
              <w:rPr>
                <w:vertAlign w:val="subscript"/>
              </w:rPr>
              <w:t>2</w:t>
            </w:r>
          </w:p>
        </w:tc>
        <w:tc>
          <w:tcPr>
            <w:tcW w:w="1522" w:type="dxa"/>
          </w:tcPr>
          <w:p w14:paraId="30EBAE2B" w14:textId="77777777" w:rsidR="00B535FC" w:rsidRDefault="00B535FC" w:rsidP="00D745AC">
            <w:r>
              <w:t>0.121</w:t>
            </w:r>
          </w:p>
        </w:tc>
        <w:tc>
          <w:tcPr>
            <w:tcW w:w="1283" w:type="dxa"/>
          </w:tcPr>
          <w:p w14:paraId="5C857279" w14:textId="77777777" w:rsidR="00B535FC" w:rsidRDefault="00B535FC" w:rsidP="00D745AC">
            <w:r>
              <w:t>0.106</w:t>
            </w:r>
          </w:p>
        </w:tc>
        <w:tc>
          <w:tcPr>
            <w:tcW w:w="940" w:type="dxa"/>
          </w:tcPr>
          <w:p w14:paraId="06857768" w14:textId="77777777" w:rsidR="00B535FC" w:rsidRDefault="00B535FC" w:rsidP="00D745AC">
            <w:r>
              <w:t>0.125</w:t>
            </w:r>
          </w:p>
        </w:tc>
        <w:tc>
          <w:tcPr>
            <w:tcW w:w="930" w:type="dxa"/>
          </w:tcPr>
          <w:p w14:paraId="49429664" w14:textId="77777777" w:rsidR="00B535FC" w:rsidRDefault="00B535FC" w:rsidP="00D745AC">
            <w:r>
              <w:t>0.118</w:t>
            </w:r>
          </w:p>
        </w:tc>
        <w:tc>
          <w:tcPr>
            <w:tcW w:w="1381" w:type="dxa"/>
          </w:tcPr>
          <w:p w14:paraId="1A904A5B" w14:textId="77777777" w:rsidR="00B535FC" w:rsidRDefault="00B535FC" w:rsidP="00D745AC">
            <w:r>
              <w:fldChar w:fldCharType="begin"/>
            </w:r>
            <w:r>
              <w:instrText xml:space="preserve"> ADDIN EN.CITE &lt;EndNote&gt;&lt;Cite&gt;&lt;Author&gt;Aguilera&lt;/Author&gt;&lt;Year&gt;2005&lt;/Year&gt;&lt;RecNum&gt;81&lt;/RecNum&gt;&lt;DisplayText&gt;(Aguilera et al. 2005)&lt;/DisplayText&gt;&lt;record&gt;&lt;rec-number&gt;81&lt;/rec-number&gt;&lt;foreign-keys&gt;&lt;key app="EN" db-id="vveder9zn5aszgeadtqva05urassrxs9xv9f" timestamp="1407416155"&gt;81&lt;/key&gt;&lt;/foreign-keys&gt;&lt;ref-type name="Journal Article"&gt;17&lt;/ref-type&gt;&lt;contributors&gt;&lt;authors&gt;&lt;author&gt;Aguilera, J.&lt;/author&gt;&lt;author&gt;Petit, T.&lt;/author&gt;&lt;author&gt;de Winde, J. H.&lt;/author&gt;&lt;author&gt;Pronk, J. T.&lt;/author&gt;&lt;/authors&gt;&lt;/contributors&gt;&lt;auth-address&gt;Department of Biotechnology, Delft University of Technology, Julianalaan 67, 2628 BC Delft, The Netherlands.&lt;/auth-address&gt;&lt;titles&gt;&lt;title&gt;Physiological and genome-wide transcriptional responses of Saccharomyces cerevisiae to high carbon dioxide concentrations&lt;/title&gt;&lt;secondary-title&gt;FEMS Yeast Res&lt;/secondary-title&gt;&lt;alt-title&gt;FEMS yeast research&lt;/alt-title&gt;&lt;/titles&gt;&lt;periodical&gt;&lt;full-title&gt;FEMS Yeast Res&lt;/full-title&gt;&lt;abbr-1&gt;FEMS yeast research&lt;/abbr-1&gt;&lt;/periodical&gt;&lt;alt-periodical&gt;&lt;full-title&gt;FEMS Yeast Res&lt;/full-title&gt;&lt;abbr-1&gt;FEMS yeast research&lt;/abbr-1&gt;&lt;/alt-periodical&gt;&lt;pages&gt;579-93&lt;/pages&gt;&lt;volume&gt;5&lt;/volume&gt;&lt;number&gt;6-7&lt;/number&gt;&lt;edition&gt;2005/03/23&lt;/edition&gt;&lt;keywords&gt;&lt;keyword&gt;Carbon Dioxide/*pharmacology&lt;/keyword&gt;&lt;keyword&gt;Culture Media&lt;/keyword&gt;&lt;keyword&gt;Gene Expression Profiling&lt;/keyword&gt;&lt;keyword&gt;*Gene Expression Regulation, Fungal&lt;/keyword&gt;&lt;keyword&gt;*Genome, Fungal&lt;/keyword&gt;&lt;keyword&gt;Saccharomyces cerevisiae/*drug effects/genetics/metabolism/physiology&lt;/keyword&gt;&lt;keyword&gt;Saccharomyces cerevisiae Proteins/genetics/*metabolism&lt;/keyword&gt;&lt;keyword&gt;*Transcription, Genetic&lt;/keyword&gt;&lt;/keywords&gt;&lt;dates&gt;&lt;year&gt;2005&lt;/year&gt;&lt;pub-dates&gt;&lt;date&gt;Apr&lt;/date&gt;&lt;/pub-dates&gt;&lt;/dates&gt;&lt;isbn&gt;1567-1356 (Print)&amp;#xD;1567-1356 (Linking)&lt;/isbn&gt;&lt;accession-num&gt;15780657&lt;/accession-num&gt;&lt;work-type&gt;Research Support, Non-U.S. Gov&amp;apos;t&lt;/work-type&gt;&lt;urls&gt;&lt;related-urls&gt;&lt;url&gt;http://www.ncbi.nlm.nih.gov/pubmed/15780657&lt;/url&gt;&lt;/related-urls&gt;&lt;/urls&gt;&lt;electronic-resource-num&gt;10.1016/j.femsyr.2004.09.00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" w:tooltip="Aguilera, 2005 #81" w:history="1">
              <w:r>
                <w:rPr>
                  <w:noProof/>
                </w:rPr>
                <w:t>Aguilera et al. 2005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B535FC" w14:paraId="70DE3B78" w14:textId="77777777" w:rsidTr="00D745AC">
        <w:tc>
          <w:tcPr>
            <w:tcW w:w="2800" w:type="dxa"/>
          </w:tcPr>
          <w:p w14:paraId="745731F5" w14:textId="77777777" w:rsidR="00B535FC" w:rsidRDefault="00B535FC" w:rsidP="00D745AC">
            <w:r>
              <w:t>5% Ethanol</w:t>
            </w:r>
          </w:p>
        </w:tc>
        <w:tc>
          <w:tcPr>
            <w:tcW w:w="1522" w:type="dxa"/>
          </w:tcPr>
          <w:p w14:paraId="50246DE0" w14:textId="77777777" w:rsidR="00B535FC" w:rsidRDefault="00B535FC" w:rsidP="00D745AC">
            <w:r>
              <w:t>0.031</w:t>
            </w:r>
          </w:p>
        </w:tc>
        <w:tc>
          <w:tcPr>
            <w:tcW w:w="1283" w:type="dxa"/>
          </w:tcPr>
          <w:p w14:paraId="20981D8B" w14:textId="77777777" w:rsidR="00B535FC" w:rsidRDefault="00B535FC" w:rsidP="00D745AC">
            <w:r>
              <w:t>0.028</w:t>
            </w:r>
          </w:p>
        </w:tc>
        <w:tc>
          <w:tcPr>
            <w:tcW w:w="940" w:type="dxa"/>
          </w:tcPr>
          <w:p w14:paraId="06B217F2" w14:textId="77777777" w:rsidR="00B535FC" w:rsidRDefault="00B535FC" w:rsidP="00D745AC">
            <w:r>
              <w:t>0.029</w:t>
            </w:r>
          </w:p>
        </w:tc>
        <w:tc>
          <w:tcPr>
            <w:tcW w:w="930" w:type="dxa"/>
          </w:tcPr>
          <w:p w14:paraId="794D4619" w14:textId="77777777" w:rsidR="00B535FC" w:rsidRDefault="00B535FC" w:rsidP="00D745AC">
            <w:r>
              <w:t>0.033</w:t>
            </w:r>
          </w:p>
        </w:tc>
        <w:tc>
          <w:tcPr>
            <w:tcW w:w="1381" w:type="dxa"/>
          </w:tcPr>
          <w:p w14:paraId="24872D36" w14:textId="77777777" w:rsidR="00B535FC" w:rsidRDefault="00B535FC" w:rsidP="00D745AC">
            <w:r>
              <w:fldChar w:fldCharType="begin">
                <w:fldData xml:space="preserve">PEVuZE5vdGU+PENpdGU+PEF1dGhvcj5BbHBlcjwvQXV0aG9yPjxZZWFyPjIwMDY8L1llYXI+PFJl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bHBlcjwvQXV0aG9yPjxZZWFyPjIwMDY8L1llYXI+PFJl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" w:tooltip="Alper, 2006 #82" w:history="1">
              <w:r>
                <w:rPr>
                  <w:noProof/>
                </w:rPr>
                <w:t>Alper et al. 2006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B535FC" w14:paraId="077A3B17" w14:textId="77777777" w:rsidTr="00D745AC">
        <w:tc>
          <w:tcPr>
            <w:tcW w:w="2800" w:type="dxa"/>
          </w:tcPr>
          <w:p w14:paraId="189C560B" w14:textId="77777777" w:rsidR="00B535FC" w:rsidRDefault="00B535FC" w:rsidP="00D745AC">
            <w:r>
              <w:t>Stationary phase</w:t>
            </w:r>
          </w:p>
        </w:tc>
        <w:tc>
          <w:tcPr>
            <w:tcW w:w="1522" w:type="dxa"/>
          </w:tcPr>
          <w:p w14:paraId="409DA9C1" w14:textId="77777777" w:rsidR="00B535FC" w:rsidRDefault="00B535FC" w:rsidP="00D745AC">
            <w:r>
              <w:t>0.100</w:t>
            </w:r>
          </w:p>
        </w:tc>
        <w:tc>
          <w:tcPr>
            <w:tcW w:w="1283" w:type="dxa"/>
          </w:tcPr>
          <w:p w14:paraId="7B862F12" w14:textId="77777777" w:rsidR="00B535FC" w:rsidRDefault="00B535FC" w:rsidP="00D745AC">
            <w:r>
              <w:t>0.102</w:t>
            </w:r>
          </w:p>
        </w:tc>
        <w:tc>
          <w:tcPr>
            <w:tcW w:w="940" w:type="dxa"/>
          </w:tcPr>
          <w:p w14:paraId="65C8BD33" w14:textId="77777777" w:rsidR="00B535FC" w:rsidRDefault="00B535FC" w:rsidP="00D745AC">
            <w:r>
              <w:t>0.100</w:t>
            </w:r>
          </w:p>
        </w:tc>
        <w:tc>
          <w:tcPr>
            <w:tcW w:w="930" w:type="dxa"/>
          </w:tcPr>
          <w:p w14:paraId="610F2A83" w14:textId="77777777" w:rsidR="00B535FC" w:rsidRDefault="00B535FC" w:rsidP="00D745AC">
            <w:r>
              <w:t>0.098</w:t>
            </w:r>
          </w:p>
        </w:tc>
        <w:tc>
          <w:tcPr>
            <w:tcW w:w="1381" w:type="dxa"/>
          </w:tcPr>
          <w:p w14:paraId="1DDECD64" w14:textId="77777777" w:rsidR="00B535FC" w:rsidRDefault="00B535FC" w:rsidP="00D745AC">
            <w:r>
              <w:fldChar w:fldCharType="begin">
                <w:fldData xml:space="preserve">PEVuZE5vdGU+PENpdGU+PEF1dGhvcj5BcmFnb248L0F1dGhvcj48WWVhcj4yMDA2PC9ZZWFyPjxS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cmFnb248L0F1dGhvcj48WWVhcj4yMDA2PC9ZZWFyPjxS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5" w:tooltip="Aragon, 2006 #72" w:history="1">
              <w:r>
                <w:rPr>
                  <w:noProof/>
                </w:rPr>
                <w:t>Aragon et al. 2006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</w:tbl>
    <w:p w14:paraId="773998F3" w14:textId="77777777" w:rsidR="00B535FC" w:rsidRDefault="00B535FC"/>
    <w:sectPr w:rsidR="00B535FC" w:rsidSect="007D24FD">
      <w:pgSz w:w="12240" w:h="15840"/>
      <w:pgMar w:top="1440" w:right="1800" w:bottom="1440" w:left="1800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535FC"/>
    <w:rsid w:val="00311A6D"/>
    <w:rsid w:val="0047236A"/>
    <w:rsid w:val="007D24FD"/>
    <w:rsid w:val="00B1423D"/>
    <w:rsid w:val="00B535FC"/>
    <w:rsid w:val="00C20EA8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59F7692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1423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535FC"/>
    <w:pPr>
      <w:spacing w:after="0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1423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535FC"/>
    <w:pPr>
      <w:spacing w:after="0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632</Words>
  <Characters>9306</Characters>
  <Application>Microsoft Macintosh Word</Application>
  <DocSecurity>0</DocSecurity>
  <Lines>77</Lines>
  <Paragraphs>21</Paragraphs>
  <ScaleCrop>false</ScaleCrop>
  <Company/>
  <LinksUpToDate>false</LinksUpToDate>
  <CharactersWithSpaces>1091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o Fares</dc:creator>
  <cp:keywords/>
  <dc:description/>
  <cp:lastModifiedBy>Mario Fares</cp:lastModifiedBy>
  <cp:revision>4</cp:revision>
  <dcterms:created xsi:type="dcterms:W3CDTF">2014-08-07T15:00:00Z</dcterms:created>
  <dcterms:modified xsi:type="dcterms:W3CDTF">2014-08-08T15:27:00Z</dcterms:modified>
</cp:coreProperties>
</file>